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r>
        <w:rPr>
          <w:szCs w:val="22"/>
        </w:rPr>
        <w:t>Ph.D</w:t>
      </w:r>
      <w:r w:rsidR="00394DEE">
        <w:rPr>
          <w:szCs w:val="22"/>
        </w:rPr>
        <w:t>. Luis Fernando Niño Va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A mi esposa, por su apoyo incondicional y maravillosa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r w:rsidRPr="0055470B">
        <w:rPr>
          <w:i/>
          <w:lang w:val="es-CO"/>
        </w:rPr>
        <w:t>click</w:t>
      </w:r>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bookmarkEnd w:id="10"/>
    <w:p w14:paraId="61FB4909" w14:textId="7EC394EB" w:rsidR="00A525D1" w:rsidRDefault="00090D56" w:rsidP="00C604C3">
      <w:pPr>
        <w:pStyle w:val="Prrafodelista"/>
        <w:rPr>
          <w:b/>
        </w:rPr>
      </w:pPr>
      <w:r>
        <w:rPr>
          <w:b/>
        </w:rPr>
        <w:t>Introducción</w:t>
      </w:r>
    </w:p>
    <w:p w14:paraId="3F59E822" w14:textId="72A10AB6" w:rsidR="00090D56" w:rsidRDefault="00090D56" w:rsidP="00C604C3">
      <w:pPr>
        <w:pStyle w:val="Prrafodelista"/>
        <w:rPr>
          <w:b/>
        </w:rPr>
      </w:pPr>
      <w:r>
        <w:rPr>
          <w:b/>
        </w:rPr>
        <w:t>Objetivo</w:t>
      </w:r>
    </w:p>
    <w:p w14:paraId="51D42AEB" w14:textId="0600155E" w:rsidR="00090D56" w:rsidRDefault="005B2763" w:rsidP="00C604C3">
      <w:pPr>
        <w:pStyle w:val="Prrafodelista"/>
        <w:rPr>
          <w:b/>
        </w:rPr>
      </w:pPr>
      <w:r>
        <w:rPr>
          <w:b/>
        </w:rPr>
        <w:t>Metodología</w:t>
      </w:r>
    </w:p>
    <w:p w14:paraId="27F91BAC" w14:textId="5E49D027" w:rsidR="00090D56" w:rsidRDefault="00090D56" w:rsidP="00C604C3">
      <w:pPr>
        <w:pStyle w:val="Prrafodelista"/>
        <w:rPr>
          <w:b/>
        </w:rPr>
      </w:pPr>
      <w:r>
        <w:rPr>
          <w:b/>
        </w:rPr>
        <w:t>Resultados</w:t>
      </w:r>
    </w:p>
    <w:p w14:paraId="4C40756A" w14:textId="1591CDA9" w:rsidR="005B2763" w:rsidRDefault="005B2763" w:rsidP="00C604C3">
      <w:pPr>
        <w:pStyle w:val="Prrafodelista"/>
        <w:rPr>
          <w:b/>
        </w:rPr>
      </w:pPr>
      <w:r>
        <w:rPr>
          <w:b/>
        </w:rPr>
        <w:t xml:space="preserve">Discusión </w:t>
      </w:r>
    </w:p>
    <w:p w14:paraId="160048F7" w14:textId="7A25B96C" w:rsidR="00090D56" w:rsidRDefault="00090D56" w:rsidP="00C604C3">
      <w:pPr>
        <w:pStyle w:val="Prrafodelista"/>
      </w:pPr>
      <w:r>
        <w:rPr>
          <w:b/>
        </w:rPr>
        <w:t>Conclusiones</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lastRenderedPageBreak/>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 xml:space="preserve">(Resolución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pdf, tanto en ingles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r w:rsidRPr="008F5007">
        <w:rPr>
          <w:b/>
          <w:lang w:val="es-CO"/>
        </w:rPr>
        <w:t xml:space="preserve">Keywords: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356837">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356837">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356837">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356837">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356837">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356837">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356837">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356837">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356837">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356837">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356837">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356837">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356837">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356837">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356837">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356837">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356837">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356837">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356837">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356837">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356837">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r>
              <w:rPr>
                <w:rFonts w:cs="Arial"/>
                <w:lang w:val="en-US"/>
              </w:rPr>
              <w:t>Voltio</w:t>
            </w:r>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r w:rsidRPr="006573E3">
              <w:rPr>
                <w:rFonts w:cs="Arial"/>
                <w:lang w:val="en-US"/>
              </w:rPr>
              <w:t>Área interna del sólido</w:t>
            </w:r>
          </w:p>
        </w:tc>
        <w:tc>
          <w:tcPr>
            <w:tcW w:w="1276" w:type="dxa"/>
          </w:tcPr>
          <w:p w14:paraId="47056B02" w14:textId="77777777" w:rsidR="00342A76" w:rsidRPr="006573E3" w:rsidRDefault="00356837"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r w:rsidRPr="006573E3">
              <w:rPr>
                <w:rFonts w:cs="Arial"/>
                <w:lang w:val="en-US"/>
              </w:rPr>
              <w:t>ver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356837"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r w:rsidRPr="006573E3">
              <w:rPr>
                <w:rFonts w:cs="Arial"/>
                <w:i/>
                <w:lang w:val="en-US"/>
              </w:rPr>
              <w:t>w</w:t>
            </w:r>
            <w:r w:rsidRPr="006573E3">
              <w:rPr>
                <w:rFonts w:cs="Arial"/>
                <w:vertAlign w:val="subscript"/>
                <w:lang w:val="en-US"/>
              </w:rPr>
              <w:t>F,waf</w:t>
            </w:r>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356837"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r w:rsidRPr="006573E3">
              <w:rPr>
                <w:rFonts w:cs="Arial"/>
              </w:rPr>
              <w:t>Wandhafreibwinkel (Stahlblech)</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r w:rsidRPr="006573E3">
              <w:rPr>
                <w:rFonts w:cs="Arial"/>
              </w:rPr>
              <w:t>mittlere Bettneigunswinkel (Stürzen)</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r w:rsidRPr="006573E3">
              <w:rPr>
                <w:rFonts w:cs="Arial"/>
              </w:rPr>
              <w:t>bm</w:t>
            </w:r>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r w:rsidRPr="006573E3">
              <w:rPr>
                <w:rFonts w:cs="Arial"/>
                <w:lang w:val="en-US"/>
              </w:rPr>
              <w:t>Dubinin-Radushkevich</w:t>
            </w:r>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Residuo Solido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Red Inalambrica de Sensores</w:t>
            </w:r>
          </w:p>
        </w:tc>
      </w:tr>
      <w:tr w:rsidR="007474A2" w:rsidRPr="006573E3" w14:paraId="5DB08FA2" w14:textId="77777777" w:rsidTr="00B24E86">
        <w:tc>
          <w:tcPr>
            <w:tcW w:w="1701" w:type="dxa"/>
            <w:vAlign w:val="center"/>
          </w:tcPr>
          <w:p w14:paraId="52D78680" w14:textId="598322FA" w:rsidR="007474A2" w:rsidRPr="00B24E86" w:rsidRDefault="007474A2" w:rsidP="00944828">
            <w:pPr>
              <w:rPr>
                <w:rFonts w:cs="Arial"/>
                <w:i/>
              </w:rPr>
            </w:pPr>
            <w:r>
              <w:rPr>
                <w:rFonts w:cs="Arial"/>
                <w:i/>
              </w:rPr>
              <w:t>MPR</w:t>
            </w:r>
          </w:p>
        </w:tc>
        <w:tc>
          <w:tcPr>
            <w:tcW w:w="4060" w:type="dxa"/>
            <w:vAlign w:val="center"/>
          </w:tcPr>
          <w:p w14:paraId="314FCE78" w14:textId="16E1A498" w:rsidR="007474A2" w:rsidRDefault="007474A2" w:rsidP="00976F1B">
            <w:pPr>
              <w:rPr>
                <w:rFonts w:cs="Arial"/>
                <w:lang w:val="en-US"/>
              </w:rPr>
            </w:pPr>
            <w:r>
              <w:rPr>
                <w:rFonts w:cs="Arial"/>
                <w:lang w:val="en-US"/>
              </w:rPr>
              <w:t>Material Potencialmente Reciclable</w:t>
            </w:r>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Internet de las cosas</w:t>
            </w:r>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Pesos Colombianos</w:t>
            </w:r>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r w:rsidRPr="006573E3">
              <w:rPr>
                <w:rFonts w:cs="Arial"/>
                <w:lang w:val="en-US"/>
              </w:rPr>
              <w:t>Racimos de fruta fresca</w:t>
            </w:r>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Garomond, Calibri, Cambria o Times New Roman,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American Psychological Association.</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dos veces la tecla Enter)</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4E17CBD7" w14:textId="6419B042" w:rsidR="00D75B0B" w:rsidRDefault="00255802" w:rsidP="004D6123">
      <w:pPr>
        <w:pStyle w:val="Ttulo2"/>
        <w:rPr>
          <w:lang w:val="es-ES" w:eastAsia="es-ES"/>
        </w:rPr>
      </w:pPr>
      <w:r>
        <w:rPr>
          <w:lang w:val="es-ES" w:eastAsia="es-ES"/>
        </w:rPr>
        <w:t>Desarrollo Sostenible</w:t>
      </w:r>
    </w:p>
    <w:p w14:paraId="73802F3E" w14:textId="200DD243"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AB6807">
        <w:rPr>
          <w:lang w:val="es-ES" w:eastAsia="es-ES"/>
        </w:rPr>
        <w:t>Creando hábitos</w:t>
      </w:r>
      <w:r w:rsidR="00623E86">
        <w:rPr>
          <w:lang w:val="es-ES" w:eastAsia="es-ES"/>
        </w:rPr>
        <w:t xml:space="preserve"> de explotación sostenibles para que podamos hacer uso de estos recursos con </w:t>
      </w:r>
      <w:r w:rsidR="00AB6807">
        <w:rPr>
          <w:lang w:val="es-ES" w:eastAsia="es-ES"/>
        </w:rPr>
        <w:t>menor velocidad</w:t>
      </w:r>
      <w:r w:rsidR="00623E86">
        <w:rPr>
          <w:lang w:val="es-ES" w:eastAsia="es-ES"/>
        </w:rPr>
        <w:t xml:space="preserve"> que</w:t>
      </w:r>
      <w:r w:rsidR="00AB6807">
        <w:rPr>
          <w:lang w:val="es-ES" w:eastAsia="es-ES"/>
        </w:rPr>
        <w:t xml:space="preserve"> la que</w:t>
      </w:r>
      <w:r w:rsidR="00623E86">
        <w:rPr>
          <w:lang w:val="es-ES" w:eastAsia="es-ES"/>
        </w:rPr>
        <w:t xml:space="preserve"> el planeta los produce </w:t>
      </w:r>
      <w:r w:rsidR="00AB6807">
        <w:rPr>
          <w:lang w:val="es-ES" w:eastAsia="es-ES"/>
        </w:rPr>
        <w:t xml:space="preserve">y no a una velocidad mayor, e impedir así </w:t>
      </w:r>
      <w:r w:rsidR="00623E86">
        <w:rPr>
          <w:lang w:val="es-ES" w:eastAsia="es-ES"/>
        </w:rPr>
        <w:t xml:space="preserve">crisis por desabastecimiento y pobreza. </w:t>
      </w:r>
    </w:p>
    <w:p w14:paraId="21123076" w14:textId="7398363C"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que mejo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r w:rsidRPr="007E2EBB">
        <w:rPr>
          <w:lang w:val="es-ES" w:eastAsia="es-ES"/>
        </w:rPr>
        <w:t>Reciclaje</w:t>
      </w:r>
    </w:p>
    <w:p w14:paraId="1633568C" w14:textId="60D32EFB"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enerar condiciones de vida digna en las sociedades en las que se implementa</w:t>
      </w:r>
      <w:r w:rsidR="005B2763">
        <w:rPr>
          <w:lang w:val="es-ES" w:eastAsia="es-ES"/>
        </w:rPr>
        <w:t xml:space="preserve"> este modelo de reciclaje</w:t>
      </w:r>
      <w:r w:rsidR="00B35DDB">
        <w:rPr>
          <w:lang w:val="es-ES" w:eastAsia="es-ES"/>
        </w:rPr>
        <w:t>.</w:t>
      </w:r>
      <w:r w:rsidR="005B2763">
        <w:rPr>
          <w:lang w:val="es-ES" w:eastAsia="es-ES"/>
        </w:rPr>
        <w:t xml:space="preserve"> </w:t>
      </w:r>
    </w:p>
    <w:p w14:paraId="36A1D005" w14:textId="62C014E5" w:rsidR="000F4386" w:rsidRDefault="00650164" w:rsidP="007061B2">
      <w:pPr>
        <w:rPr>
          <w:lang w:val="es-ES" w:eastAsia="es-ES"/>
        </w:rPr>
      </w:pPr>
      <w:r>
        <w:rPr>
          <w:lang w:val="es-ES" w:eastAsia="es-ES"/>
        </w:rPr>
        <w:t xml:space="preserve">En Colombia </w:t>
      </w:r>
      <w:r w:rsidR="005439C9">
        <w:rPr>
          <w:lang w:val="es-ES" w:eastAsia="es-ES"/>
        </w:rPr>
        <w:t xml:space="preserve">se producen aproximadamente 12 millones de toneladas de Residuo al año del cual se recicla solo el 17%, </w:t>
      </w:r>
      <w:r w:rsidR="007061B2">
        <w:rPr>
          <w:lang w:val="es-ES" w:eastAsia="es-ES"/>
        </w:rPr>
        <w:t xml:space="preserve">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w:t>
      </w:r>
      <w:r w:rsidR="007061B2" w:rsidRPr="00BF79FF">
        <w:rPr>
          <w:lang w:val="es-ES" w:eastAsia="es-ES"/>
        </w:rPr>
        <w:lastRenderedPageBreak/>
        <w:t>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l 43% del material que llega al relleno sanitario doña Juana está compuesto por plástico, papel, cartón, vidrio y metales que aún pueden ser usados este material está avaluado en mil millones de pesos diarios pero terminan enterrados con el demás residuo.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77777777" w:rsidR="008070BF" w:rsidRDefault="00B91896" w:rsidP="00FA2334">
      <w:pPr>
        <w:jc w:val="both"/>
        <w:rPr>
          <w:lang w:val="es-ES" w:eastAsia="es-ES"/>
        </w:rPr>
      </w:pPr>
      <w:r>
        <w:rPr>
          <w:lang w:val="es-ES" w:eastAsia="es-ES"/>
        </w:rPr>
        <w:t xml:space="preserve">Lo cual son unas cifras muy desalentadoras si </w:t>
      </w:r>
      <w:r w:rsidR="00CC3958">
        <w:rPr>
          <w:lang w:val="es-ES" w:eastAsia="es-ES"/>
        </w:rPr>
        <w:t>se comparan</w:t>
      </w:r>
      <w:r>
        <w:rPr>
          <w:lang w:val="es-ES" w:eastAsia="es-ES"/>
        </w:rPr>
        <w:t xml:space="preserve"> con países europeos</w:t>
      </w:r>
      <w:r w:rsidR="00CC3958">
        <w:rPr>
          <w:lang w:val="es-ES" w:eastAsia="es-ES"/>
        </w:rPr>
        <w:t xml:space="preserve"> uno de los casos </w:t>
      </w:r>
      <w:r w:rsidR="00FA2334">
        <w:rPr>
          <w:lang w:val="es-ES" w:eastAsia="es-ES"/>
        </w:rPr>
        <w:t>más</w:t>
      </w:r>
      <w:r w:rsidR="00CC3958">
        <w:rPr>
          <w:lang w:val="es-ES" w:eastAsia="es-ES"/>
        </w:rPr>
        <w:t xml:space="preserve"> asombrosos es el de Suecia dond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20BE4F31" w:rsidR="00CC3958" w:rsidRDefault="00926A2B" w:rsidP="00FA2334">
      <w:pPr>
        <w:jc w:val="both"/>
        <w:rPr>
          <w:lang w:val="es-ES" w:eastAsia="es-ES"/>
        </w:rPr>
      </w:pPr>
      <w:r>
        <w:rPr>
          <w:lang w:val="es-ES" w:eastAsia="es-ES"/>
        </w:rPr>
        <w:t>El resto se trata con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D8F13CC"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equivocado.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7777777"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que si no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r>
        <w:rPr>
          <w:lang w:val="es-ES" w:eastAsia="es-ES"/>
        </w:rPr>
        <w:lastRenderedPageBreak/>
        <w:t>Sistemas de recolección de residuos</w:t>
      </w:r>
      <w:r w:rsidRPr="007061B2">
        <w:rPr>
          <w:lang w:val="es-ES" w:eastAsia="es-ES"/>
        </w:rPr>
        <w:t>.</w:t>
      </w:r>
    </w:p>
    <w:p w14:paraId="78500800" w14:textId="3701BE8E"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obligo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5EB1D7FE" w:rsidR="00437F10" w:rsidRDefault="00437F10" w:rsidP="008070BF">
      <w:pPr>
        <w:jc w:val="both"/>
      </w:pPr>
      <w:r>
        <w:rPr>
          <w:lang w:val="es-ES" w:eastAsia="es-ES"/>
        </w:rPr>
        <w:t xml:space="preserve">Como parte 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r>
        <w:rPr>
          <w:lang w:val="es-ES" w:eastAsia="es-ES"/>
        </w:rPr>
        <w:t xml:space="preserve">Sistemas </w:t>
      </w:r>
      <w:r w:rsidR="000B399D">
        <w:rPr>
          <w:lang w:val="es-ES" w:eastAsia="es-ES"/>
        </w:rPr>
        <w:t>geo referenciados</w:t>
      </w:r>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w:t>
      </w:r>
      <w:r w:rsidR="00E15123">
        <w:rPr>
          <w:lang w:val="es-ES" w:eastAsia="es-ES"/>
        </w:rPr>
        <w:lastRenderedPageBreak/>
        <w:t>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r w:rsidRPr="00E15123">
        <w:rPr>
          <w:lang w:val="es-ES" w:eastAsia="es-ES"/>
        </w:rPr>
        <w:t>ArcGIS</w:t>
      </w:r>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r>
        <w:rPr>
          <w:lang w:val="es-ES" w:eastAsia="es-ES"/>
        </w:rPr>
        <w:t>Sistema</w:t>
      </w:r>
      <w:r w:rsidR="00D75B0B">
        <w:rPr>
          <w:lang w:val="es-ES" w:eastAsia="es-ES"/>
        </w:rPr>
        <w:t xml:space="preserve"> posicionamiento global GPS</w:t>
      </w:r>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60A8E991" w:rsidR="00CB12F3" w:rsidRDefault="00CB12F3" w:rsidP="00CB12F3">
      <w:pPr>
        <w:jc w:val="both"/>
      </w:pPr>
      <w:r>
        <w:t xml:space="preserve">Los dispositivos están equipados con unos sistemas de recepción 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356837">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1.75pt;height:172.5pt">
            <v:imagedata r:id="rId21" r:href="rId22"/>
          </v:shape>
        </w:pict>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r w:rsidR="00CB12F3" w:rsidRPr="00E60609">
        <w:t xml:space="preserve">Trilateracion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r>
        <w:rPr>
          <w:lang w:val="es-ES" w:eastAsia="es-ES"/>
        </w:rPr>
        <w:lastRenderedPageBreak/>
        <w:t>Internet de las cosas</w:t>
      </w:r>
    </w:p>
    <w:p w14:paraId="2974BFA0" w14:textId="68FC74B9"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Pr="003346E4">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Ray et al., 2018)","plainTextFormattedCitation":"(Ray et al., 2018)","previouslyFormattedCitation":"(Ray et al., 2018)"},"properties":{"noteIndex":0},"schema":"https://github.com/citation-style-language/schema/raw/master/csl-citation.json"}</w:instrText>
      </w:r>
      <w:r w:rsidRPr="003346E4">
        <w:rPr>
          <w:lang w:val="es-ES" w:eastAsia="es-ES"/>
        </w:rPr>
        <w:fldChar w:fldCharType="separate"/>
      </w:r>
      <w:r w:rsidRPr="003346E4">
        <w:rPr>
          <w:noProof/>
          <w:lang w:val="es-ES" w:eastAsia="es-ES"/>
        </w:rPr>
        <w:t>(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3999" cy="2446310"/>
                    </a:xfrm>
                    <a:prstGeom prst="rect">
                      <a:avLst/>
                    </a:prstGeom>
                  </pic:spPr>
                </pic:pic>
              </a:graphicData>
            </a:graphic>
          </wp:inline>
        </w:drawing>
      </w:r>
    </w:p>
    <w:p w14:paraId="77FAD7F8" w14:textId="7B9E90F7" w:rsidR="00183A45" w:rsidRDefault="00183A45" w:rsidP="00183A45">
      <w:pPr>
        <w:jc w:val="center"/>
      </w:pPr>
      <w:r>
        <w:rPr>
          <w:b/>
          <w:lang w:val="es-ES" w:eastAsia="es-ES"/>
        </w:rPr>
        <w:t>Figura 2-2</w:t>
      </w:r>
      <w:r>
        <w:t xml:space="preserve">: evolución número de dispositivos conectados a internet, tomada literalmente de: </w:t>
      </w:r>
      <w:r>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fldChar w:fldCharType="separate"/>
      </w:r>
      <w:r w:rsidRPr="00183A45">
        <w:rPr>
          <w:noProof/>
        </w:rPr>
        <w:t>(Evans, 2011)</w:t>
      </w:r>
      <w:r>
        <w:fldChar w:fldCharType="end"/>
      </w:r>
      <w:r>
        <w:t xml:space="preserve"> </w:t>
      </w:r>
    </w:p>
    <w:p w14:paraId="20A96693" w14:textId="77777777" w:rsidR="00183A45" w:rsidRPr="00183A45" w:rsidRDefault="00183A45" w:rsidP="0077150A">
      <w:pPr>
        <w:spacing w:line="240" w:lineRule="auto"/>
        <w:jc w:val="center"/>
        <w:rPr>
          <w:lang w:eastAsia="es-ES"/>
        </w:rPr>
      </w:pPr>
    </w:p>
    <w:p w14:paraId="4839AB14" w14:textId="76171FF0"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numero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IoT y BigData, sean imprescindibles para poder administrar esta cantidad de dispositivos y los datos que estos generan.</w:t>
      </w:r>
    </w:p>
    <w:p w14:paraId="7BC6EF2C" w14:textId="1A34D8B0"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habilitan la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los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r>
        <w:rPr>
          <w:lang w:val="es-ES" w:eastAsia="es-ES"/>
        </w:rPr>
        <w:t>Software libre</w:t>
      </w:r>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35557ADB" w:rsidR="008B6764" w:rsidRDefault="00CB1458" w:rsidP="00CB1458">
      <w:pPr>
        <w:spacing w:line="240" w:lineRule="auto"/>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E45329">
        <w:rPr>
          <w:rFonts w:asciiTheme="minorHAnsi" w:hAnsiTheme="minorHAnsi"/>
          <w:i/>
          <w:lang w:val="es-ES" w:eastAsia="es-ES"/>
        </w:rPr>
        <w:t xml:space="preserve"> </w:t>
      </w:r>
      <w:r w:rsidR="00E45329">
        <w:rPr>
          <w:rFonts w:asciiTheme="minorHAnsi" w:hAnsiTheme="minorHAnsi"/>
          <w:lang w:val="es-ES" w:eastAsia="es-ES"/>
        </w:rPr>
        <w:t>(</w:t>
      </w:r>
      <w:r w:rsidR="00E45329">
        <w:t>Arteaga Mejia, 2019)</w:t>
      </w:r>
    </w:p>
    <w:p w14:paraId="215B6019" w14:textId="07480735" w:rsidR="00CB1458" w:rsidRDefault="00CB1458" w:rsidP="00CB1458">
      <w:pPr>
        <w:spacing w:line="240" w:lineRule="auto"/>
        <w:rPr>
          <w:lang w:val="es-ES" w:eastAsia="es-ES"/>
        </w:rPr>
      </w:pPr>
      <w:r>
        <w:rPr>
          <w:lang w:val="es-ES" w:eastAsia="es-ES"/>
        </w:rPr>
        <w:t>Según el manifiesto un programa de software es libre si tiene las 4 libertades esenciales:</w:t>
      </w:r>
    </w:p>
    <w:p w14:paraId="303A06D9" w14:textId="0FE1224A" w:rsidR="00CB1458" w:rsidRDefault="00CB1458" w:rsidP="00CB1458">
      <w:pPr>
        <w:spacing w:line="240" w:lineRule="auto"/>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 necesaria para ellos.</w:t>
      </w:r>
      <w:r>
        <w:rPr>
          <w:lang w:val="es-ES" w:eastAsia="es-ES"/>
        </w:rPr>
        <w:br/>
        <w:t>Libertad 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327B6EF0" w:rsidR="00CB1458" w:rsidRPr="005075FA" w:rsidRDefault="00CB1458" w:rsidP="00CB1458">
      <w:pPr>
        <w:spacing w:line="240" w:lineRule="auto"/>
      </w:pPr>
      <w:r>
        <w:rPr>
          <w:lang w:val="es-ES" w:eastAsia="es-ES"/>
        </w:rPr>
        <w:t>Los desarrollos de la orgnizacion GNU se distribuyen en su mayoría bajo términos copyl</w:t>
      </w:r>
      <w:r w:rsidR="00E45329">
        <w:rPr>
          <w:lang w:val="es-ES" w:eastAsia="es-ES"/>
        </w:rPr>
        <w:t xml:space="preserve">eft, es una política para liberar un programa en la cual todas las versiones que surjan de modificaciones o extensiones de dicho programa también deben ser libres, esto </w:t>
      </w:r>
      <w:r w:rsidR="00E45329">
        <w:rPr>
          <w:lang w:val="es-ES" w:eastAsia="es-ES"/>
        </w:rPr>
        <w:lastRenderedPageBreak/>
        <w:t>indica que cualquiera que redistribuya el software con o sin cambios o extensiones, tramite la liberta con la que lo recibió a la nueva versión y garantiza que cualquier nuevo usuario disponga de las libertades inherentes a dicho software.</w:t>
      </w:r>
      <w:r w:rsidR="00EB746E">
        <w:rPr>
          <w:lang w:val="es-ES" w:eastAsia="es-ES"/>
        </w:rPr>
        <w:t xml:space="preserve"> (</w:t>
      </w:r>
      <w:r w:rsidR="00EB746E" w:rsidRPr="005075FA">
        <w:t>GNU-Copyleft)</w:t>
      </w:r>
    </w:p>
    <w:p w14:paraId="62EEC0BC" w14:textId="65FCCD97"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4"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 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r>
        <w:rPr>
          <w:lang w:val="es-ES" w:eastAsia="es-ES"/>
        </w:rPr>
        <w:t>Hardware libre</w:t>
      </w:r>
    </w:p>
    <w:p w14:paraId="2B56FF1F" w14:textId="570EBC72"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l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r>
        <w:rPr>
          <w:lang w:val="es-ES" w:eastAsia="es-ES"/>
        </w:rPr>
        <w:t>Sistemas embebidos</w:t>
      </w:r>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w:t>
      </w:r>
      <w:r w:rsidR="009B401A">
        <w:rPr>
          <w:lang w:val="es-ES" w:eastAsia="es-ES"/>
        </w:rPr>
        <w:lastRenderedPageBreak/>
        <w:t>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t xml:space="preserve">determinar si requieren insumos o </w:t>
      </w:r>
      <w:r w:rsidR="00C81AB4">
        <w:rPr>
          <w:lang w:val="es-ES" w:eastAsia="es-ES"/>
        </w:rPr>
        <w:t>controlar los sensores de humo para detectar incendios y activar los sistemas de riego evitando que el fuego se propague.</w:t>
      </w:r>
    </w:p>
    <w:p w14:paraId="5C46F994" w14:textId="1231F396"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re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0B8C6FFB"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737413">
        <w:rPr>
          <w:lang w:val="es-ES" w:eastAsia="es-ES"/>
        </w:rPr>
        <w:t>entradas que reciben los</w:t>
      </w:r>
      <w:r>
        <w:rPr>
          <w:lang w:val="es-ES" w:eastAsia="es-ES"/>
        </w:rPr>
        <w:t xml:space="preserve"> sistemas </w:t>
      </w:r>
      <w:r w:rsidR="00737413">
        <w:rPr>
          <w:lang w:val="es-ES" w:eastAsia="es-ES"/>
        </w:rPr>
        <w:t>embebidos</w:t>
      </w:r>
      <w:r>
        <w:rPr>
          <w:lang w:val="es-ES" w:eastAsia="es-ES"/>
        </w:rPr>
        <w:t xml:space="preserve"> son </w:t>
      </w:r>
      <w:r w:rsidR="00737413">
        <w:rPr>
          <w:lang w:val="es-ES" w:eastAsia="es-ES"/>
        </w:rPr>
        <w:t>corresponden a</w:t>
      </w:r>
      <w:r>
        <w:rPr>
          <w:lang w:val="es-ES" w:eastAsia="es-ES"/>
        </w:rPr>
        <w:t xml:space="preserve"> cambios en su entorno</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r>
        <w:rPr>
          <w:lang w:val="es-ES" w:eastAsia="es-ES"/>
        </w:rPr>
        <w:t xml:space="preserve">Sensores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78478BE"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etido a una alta temperatura y v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171C0BCF" w:rsidR="008F566E" w:rsidRPr="00A87345" w:rsidRDefault="008F566E" w:rsidP="00245144">
      <w:pPr>
        <w:jc w:val="center"/>
        <w:rPr>
          <w:lang w:val="es-ES" w:eastAsia="es-ES"/>
        </w:rPr>
      </w:pPr>
      <w:r>
        <w:rPr>
          <w:b/>
          <w:lang w:val="es-ES" w:eastAsia="es-ES"/>
        </w:rPr>
        <w:t>Figura 2-2</w:t>
      </w:r>
      <w:r>
        <w:t>: termocupla tipo k 0° a 600°C</w:t>
      </w:r>
    </w:p>
    <w:p w14:paraId="695CF127" w14:textId="475B7C8B" w:rsidR="00D75B0B" w:rsidRDefault="005577CC" w:rsidP="004D6123">
      <w:pPr>
        <w:pStyle w:val="Ttulo2"/>
        <w:rPr>
          <w:lang w:val="es-ES" w:eastAsia="es-ES"/>
        </w:rPr>
      </w:pPr>
      <w:r>
        <w:rPr>
          <w:lang w:val="es-ES" w:eastAsia="es-ES"/>
        </w:rPr>
        <w:t>Comunicación</w:t>
      </w:r>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r>
        <w:rPr>
          <w:lang w:val="es-ES" w:eastAsia="es-ES"/>
        </w:rPr>
        <w:t>Telecomunicaciones</w:t>
      </w:r>
    </w:p>
    <w:p w14:paraId="080335DC" w14:textId="0FE819C5"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17258A">
        <w:rPr>
          <w:lang w:val="es-ES" w:eastAsia="es-ES"/>
        </w:rPr>
        <w:t>informacio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6863BB75"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la </w:t>
      </w:r>
      <w:r>
        <w:rPr>
          <w:lang w:val="es-ES" w:eastAsia="es-ES"/>
        </w:rPr>
        <w:t xml:space="preserve">alguna de las características (Amplitud o frecuencia) </w:t>
      </w:r>
      <w:r w:rsidR="00022A0A">
        <w:rPr>
          <w:lang w:val="es-ES" w:eastAsia="es-ES"/>
        </w:rPr>
        <w:t>de una</w:t>
      </w:r>
      <w:r w:rsidR="007F66F8">
        <w:rPr>
          <w:lang w:val="es-ES" w:eastAsia="es-ES"/>
        </w:rPr>
        <w:t xml:space="preserve"> onda</w:t>
      </w:r>
      <w:r>
        <w:rPr>
          <w:lang w:val="es-ES" w:eastAsia="es-ES"/>
        </w:rPr>
        <w:t xml:space="preserve"> 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se envuelve en dicha onda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643BF6">
        <w:rPr>
          <w:lang w:val="es-ES" w:eastAsia="es-ES"/>
        </w:rPr>
        <w:t>multiplic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r>
        <w:rPr>
          <w:lang w:val="es-ES" w:eastAsia="es-ES"/>
        </w:rPr>
        <w:t>Comunicaciones inalámbricas</w:t>
      </w:r>
    </w:p>
    <w:p w14:paraId="55F4792A" w14:textId="63B5C859"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esta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1F1710CD"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d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0A8C06F3" w:rsidR="00811A7F" w:rsidRDefault="00811A7F" w:rsidP="00C506E1">
      <w:pPr>
        <w:jc w:val="both"/>
        <w:rPr>
          <w:lang w:val="es-ES" w:eastAsia="es-ES"/>
        </w:rPr>
      </w:pPr>
      <w:r>
        <w:rPr>
          <w:lang w:val="es-ES" w:eastAsia="es-ES"/>
        </w:rPr>
        <w:t xml:space="preserve">Para emitir una señal por radiofrecuencia se necesita un transmisor, en donde una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r w:rsidR="00022A0A" w:rsidRPr="00022A0A">
        <w:rPr>
          <w:lang w:val="es-ES" w:eastAsia="es-ES"/>
        </w:rPr>
        <w:t>areatecnologia,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r>
        <w:rPr>
          <w:lang w:val="es-ES" w:eastAsia="es-ES"/>
        </w:rPr>
        <w:t>LoRa</w:t>
      </w:r>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w:t>
      </w:r>
      <w:r w:rsidR="003F678D">
        <w:rPr>
          <w:lang w:val="es-ES" w:eastAsia="es-ES"/>
        </w:rPr>
        <w:lastRenderedPageBreak/>
        <w:t>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LoRa original de semtech</w:t>
      </w:r>
      <w:r>
        <w:rPr>
          <w:rStyle w:val="Refdenotaalpie"/>
          <w:lang w:val="es-ES" w:eastAsia="es-ES"/>
        </w:rPr>
        <w:footnoteReference w:id="2"/>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Range Modulation”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iFi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5A54F7">
      <w:pPr>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lastRenderedPageBreak/>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ortogonalidad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gracias a esta propiedad la demodulación de la señal es sencilla y puede reutilizar amplificadores para con ganacia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r>
        <w:rPr>
          <w:lang w:val="es-ES" w:eastAsia="es-ES"/>
        </w:rPr>
        <w:t>loraWAN</w:t>
      </w:r>
    </w:p>
    <w:p w14:paraId="0E7D9F16" w14:textId="5ADC8BCD" w:rsidR="006E6B0A" w:rsidRDefault="00614701" w:rsidP="00614701">
      <w:pPr>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Las Redes LoRaWAN usan una topología de estrella en la que los nodos finales se comunican con un portal de acceso (g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nucleo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LoRaWAN, Extraida de The Things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ctivacion en el aire OTAA,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atada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tada por el autor.</w:t>
      </w:r>
    </w:p>
    <w:p w14:paraId="21E90623" w14:textId="6F38471B" w:rsidR="00D75B0B" w:rsidRDefault="000211FD" w:rsidP="004D6123">
      <w:pPr>
        <w:pStyle w:val="Ttulo2"/>
        <w:rPr>
          <w:lang w:val="es-ES" w:eastAsia="es-ES"/>
        </w:rPr>
      </w:pPr>
      <w:r>
        <w:rPr>
          <w:lang w:val="es-ES" w:eastAsia="es-ES"/>
        </w:rPr>
        <w:t>Bandas</w:t>
      </w:r>
      <w:r w:rsidR="00D75B0B">
        <w:rPr>
          <w:lang w:val="es-ES" w:eastAsia="es-ES"/>
        </w:rPr>
        <w:t xml:space="preserve"> ISM</w:t>
      </w:r>
    </w:p>
    <w:p w14:paraId="52615BE8" w14:textId="6BB30D24" w:rsidR="009B402A" w:rsidRPr="009B402A" w:rsidRDefault="009B402A" w:rsidP="009B402A">
      <w:pPr>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3202E7BB"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CoAP)</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w:t>
      </w:r>
      <w:r w:rsidR="00DC5A62">
        <w:rPr>
          <w:lang w:val="es-ES" w:eastAsia="es-ES"/>
        </w:rPr>
        <w:lastRenderedPageBreak/>
        <w:t xml:space="preserve">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ejemplo respuesta inmediata req/resp CoAP tomado de (</w:t>
      </w:r>
      <w:r w:rsidRPr="00652EB8">
        <w:t>Azzola,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CoAP un mensaje puede contener un token, que es una forma diferente de ID </w:t>
      </w:r>
      <w:r w:rsidR="00D40CE2">
        <w:rPr>
          <w:lang w:val="es-ES" w:eastAsia="es-ES"/>
        </w:rPr>
        <w:t>de mensaje que se usa para comparar la correpondencia entre la petición y la respuesta.</w:t>
      </w:r>
    </w:p>
    <w:p w14:paraId="7C35F7AD" w14:textId="7EDA851B" w:rsidR="00D40CE2" w:rsidRDefault="00D40CE2" w:rsidP="00652EB8">
      <w:pPr>
        <w:rPr>
          <w:lang w:val="es-ES" w:eastAsia="es-ES"/>
        </w:rPr>
      </w:pPr>
      <w:r>
        <w:rPr>
          <w:lang w:val="es-ES" w:eastAsia="es-ES"/>
        </w:rPr>
        <w:t>Si el servidor no puede dar respuesta inmediata a la petición envía un mensaje de reconocimiento (ACK) vacio, y apila la petición en una pila de pendientes, luego cuando puede responder la petición envía un nuevo mensaje de confirmación con la informacion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ejemplo respuesta posterior req/resp CoAP tomado de (</w:t>
      </w:r>
      <w:r w:rsidRPr="00652EB8">
        <w:t>Azzola, F</w:t>
      </w:r>
      <w:r>
        <w:rPr>
          <w:lang w:val="es-ES" w:eastAsia="es-ES"/>
        </w:rPr>
        <w:t>, 2019)</w:t>
      </w:r>
    </w:p>
    <w:p w14:paraId="2D32F769" w14:textId="587D4626" w:rsidR="004D6123" w:rsidRDefault="00D40CE2" w:rsidP="004D6123">
      <w:pPr>
        <w:pStyle w:val="Ttulo2"/>
        <w:rPr>
          <w:lang w:val="es-ES" w:eastAsia="es-ES"/>
        </w:rPr>
      </w:pPr>
      <w:r>
        <w:rPr>
          <w:lang w:val="es-ES" w:eastAsia="es-ES"/>
        </w:rPr>
        <w:t>Seguridad</w:t>
      </w:r>
      <w:r w:rsidR="004D6123">
        <w:rPr>
          <w:lang w:val="es-ES" w:eastAsia="es-ES"/>
        </w:rPr>
        <w:t xml:space="preserve"> en IoT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36" w:name="_Toc256005575"/>
      <w:bookmarkStart w:id="37" w:name="_Toc256005758"/>
      <w:bookmarkStart w:id="38" w:name="_Toc256084890"/>
      <w:bookmarkStart w:id="39" w:name="_Toc256085016"/>
      <w:bookmarkStart w:id="40" w:name="_Toc256087930"/>
      <w:bookmarkStart w:id="41" w:name="_Ref256611845"/>
      <w:bookmarkStart w:id="4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w:t>
      </w:r>
      <w:r>
        <w:lastRenderedPageBreak/>
        <w:t xml:space="preserve">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735BF4CA" w14:textId="77777777" w:rsidR="008F47F5" w:rsidRDefault="008F47F5" w:rsidP="008F47F5">
      <w:pPr>
        <w:jc w:val="both"/>
      </w:pPr>
      <w:r>
        <w:rPr>
          <w:b/>
        </w:rPr>
        <w:t xml:space="preserve">1er </w:t>
      </w:r>
      <w:r w:rsidRPr="009B226B">
        <w:rPr>
          <w:b/>
        </w:rPr>
        <w:t>Problema</w:t>
      </w:r>
      <w:r>
        <w:rPr>
          <w:b/>
        </w:rPr>
        <w:t xml:space="preserve"> </w:t>
      </w:r>
      <w:r w:rsidRPr="009B226B">
        <w:rPr>
          <w:b/>
        </w:rPr>
        <w:t>contraseñas débiles o predecibles:</w:t>
      </w:r>
      <w:r>
        <w:rPr>
          <w:b/>
        </w:rPr>
        <w:t xml:space="preserve"> </w:t>
      </w:r>
      <w:r>
        <w:t>el uso de mecanismos de fuerza bruta, contraseñas públicamente disponibles, credenciales invariables además de ingresos por puerta trasera en los sistemas o software de los clientes permiten el acceso y manipulación de los sistemas.</w:t>
      </w:r>
    </w:p>
    <w:p w14:paraId="29CACCBD" w14:textId="77777777" w:rsidR="008F47F5" w:rsidRDefault="008F47F5" w:rsidP="008F47F5">
      <w:pPr>
        <w:jc w:val="both"/>
      </w:pPr>
      <w:r>
        <w:rPr>
          <w:b/>
        </w:rPr>
        <w:t>2do Problema</w:t>
      </w:r>
      <w:r w:rsidRPr="009B226B">
        <w:rPr>
          <w:b/>
        </w:rPr>
        <w:t xml:space="preserve"> servicios de red inseguros:</w:t>
      </w:r>
      <w:r>
        <w:rPr>
          <w:b/>
        </w:rPr>
        <w:t xml:space="preserve">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641D431A" w14:textId="77777777" w:rsidR="008F47F5" w:rsidRDefault="008F47F5" w:rsidP="008F47F5">
      <w:pPr>
        <w:jc w:val="both"/>
      </w:pPr>
      <w:r>
        <w:rPr>
          <w:b/>
        </w:rPr>
        <w:t xml:space="preserve">3er </w:t>
      </w:r>
      <w:r w:rsidRPr="009B226B">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51A4317C" w14:textId="77777777" w:rsidR="008F47F5" w:rsidRDefault="008F47F5" w:rsidP="008F47F5">
      <w:pPr>
        <w:jc w:val="both"/>
      </w:pPr>
      <w:r>
        <w:rPr>
          <w:b/>
        </w:rPr>
        <w:t xml:space="preserve">4to </w:t>
      </w:r>
      <w:r w:rsidRPr="00C02113">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230B3140" w14:textId="77777777" w:rsidR="008F47F5" w:rsidRDefault="008F47F5" w:rsidP="008F47F5">
      <w:pPr>
        <w:jc w:val="both"/>
      </w:pPr>
      <w:r>
        <w:rPr>
          <w:b/>
        </w:rPr>
        <w:t>5to 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7F6D177F" w14:textId="77777777" w:rsidR="008F47F5" w:rsidRDefault="008F47F5" w:rsidP="008F47F5">
      <w:pPr>
        <w:jc w:val="both"/>
      </w:pPr>
      <w:r w:rsidRPr="003566AB">
        <w:rPr>
          <w:b/>
        </w:rPr>
        <w:t xml:space="preserve">6to Problema protección </w:t>
      </w:r>
      <w:r>
        <w:rPr>
          <w:b/>
        </w:rPr>
        <w:t xml:space="preserve">insuficiente de la privacidad: </w:t>
      </w:r>
      <w:r>
        <w:t>información personal del usuario almacenada en el dispositivo y es usado en un ecosistema inseguro o impropio o sin permisos.</w:t>
      </w:r>
    </w:p>
    <w:p w14:paraId="172B6CA2" w14:textId="77777777" w:rsidR="008F47F5" w:rsidRDefault="008F47F5" w:rsidP="008F47F5">
      <w:pPr>
        <w:jc w:val="both"/>
      </w:pPr>
      <w:r w:rsidRPr="00EB65A5">
        <w:rPr>
          <w:b/>
        </w:rPr>
        <w:t>7mo problema almacenamiento y transferencia insegura de datos:</w:t>
      </w:r>
      <w:r>
        <w:rPr>
          <w:b/>
        </w:rPr>
        <w:t xml:space="preserve">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77F34250" w14:textId="77777777" w:rsidR="008F47F5" w:rsidRDefault="008F47F5" w:rsidP="008F47F5">
      <w:pPr>
        <w:jc w:val="both"/>
      </w:pPr>
      <w:r w:rsidRPr="00EB65A5">
        <w:rPr>
          <w:b/>
        </w:rPr>
        <w:t>8vo falta de administración del dispositivo:</w:t>
      </w:r>
      <w:r>
        <w:rPr>
          <w:b/>
        </w:rPr>
        <w:t xml:space="preserve"> </w:t>
      </w:r>
      <w:r>
        <w:t>la falta de soporte de seguridad en dispositivos que ya se encuentran desplegados en producción, incluidos el manejo de activos, administración de actualizaciones, desmantelamiento seguro, sistemas de monitoreo, y capacidades de respuesta.</w:t>
      </w:r>
    </w:p>
    <w:p w14:paraId="4A43F17F" w14:textId="77777777" w:rsidR="008F47F5" w:rsidRDefault="008F47F5" w:rsidP="008F47F5">
      <w:pPr>
        <w:jc w:val="both"/>
      </w:pPr>
      <w:r>
        <w:rPr>
          <w:b/>
        </w:rPr>
        <w:lastRenderedPageBreak/>
        <w:t xml:space="preserve">9no 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172C9B36" w:rsidR="008F47F5" w:rsidRDefault="008F47F5" w:rsidP="008F47F5">
      <w:pPr>
        <w:jc w:val="both"/>
      </w:pPr>
      <w:r w:rsidRPr="00EB65A5">
        <w:rPr>
          <w:b/>
        </w:rPr>
        <w:t>10mo</w:t>
      </w:r>
      <w:r>
        <w:rPr>
          <w:b/>
        </w:rPr>
        <w:t xml:space="preserve"> 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AE196D">
        <w:rPr>
          <w:lang w:val="en-GB"/>
        </w:rPr>
        <w:t>Miessler</w:t>
      </w:r>
      <w:r w:rsidR="00AE196D">
        <w:rPr>
          <w:lang w:val="en-GB"/>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57F138F2" w14:textId="2207F4DA" w:rsidR="004D6123" w:rsidRPr="004D6123" w:rsidRDefault="004D6123" w:rsidP="00A74593">
      <w:pPr>
        <w:pStyle w:val="Ttulo1"/>
        <w:rPr>
          <w:rStyle w:val="Ttulospreliminares2Car"/>
          <w:b/>
        </w:rPr>
      </w:pPr>
      <w:r>
        <w:lastRenderedPageBreak/>
        <w:t xml:space="preserve"> </w:t>
      </w:r>
      <w:r w:rsidR="00C24200">
        <w:t>Antecedentes</w:t>
      </w:r>
    </w:p>
    <w:p w14:paraId="40D0533C" w14:textId="77777777" w:rsidR="004D6123" w:rsidRDefault="004D6123" w:rsidP="004D6123">
      <w:pPr>
        <w:rPr>
          <w:rStyle w:val="Ttulospreliminares2Car"/>
          <w:lang w:val="es-ES"/>
        </w:rPr>
      </w:pPr>
    </w:p>
    <w:p w14:paraId="0E6B6ED5" w14:textId="7954AA52"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que </w:t>
      </w:r>
      <w:r w:rsidR="0044794C">
        <w:rPr>
          <w:rFonts w:eastAsia="Times New Roman" w:cs="Times New Roman"/>
          <w:szCs w:val="24"/>
          <w:lang w:eastAsia="es-ES"/>
        </w:rPr>
        <w:t>resultan ser</w:t>
      </w:r>
      <w:r>
        <w:rPr>
          <w:rFonts w:eastAsia="Times New Roman" w:cs="Times New Roman"/>
          <w:szCs w:val="24"/>
          <w:lang w:eastAsia="es-ES"/>
        </w:rPr>
        <w:t xml:space="preserve"> factores </w:t>
      </w:r>
      <w:r w:rsidR="0044794C">
        <w:rPr>
          <w:rFonts w:eastAsia="Times New Roman" w:cs="Times New Roman"/>
          <w:szCs w:val="24"/>
          <w:lang w:eastAsia="es-ES"/>
        </w:rPr>
        <w:t xml:space="preserve">elementales en </w:t>
      </w:r>
      <w:r>
        <w:rPr>
          <w:rFonts w:eastAsia="Times New Roman" w:cs="Times New Roman"/>
          <w:szCs w:val="24"/>
          <w:lang w:eastAsia="es-ES"/>
        </w:rPr>
        <w:t xml:space="preserve">el desarrollo sostenible en una </w:t>
      </w:r>
      <w:r w:rsidR="00EF1528">
        <w:rPr>
          <w:rFonts w:eastAsia="Times New Roman" w:cs="Times New Roman"/>
          <w:szCs w:val="24"/>
          <w:lang w:eastAsia="es-ES"/>
        </w:rPr>
        <w:t>ciudad</w:t>
      </w:r>
      <w:r>
        <w:rPr>
          <w:rFonts w:eastAsia="Times New Roman" w:cs="Times New Roman"/>
          <w:szCs w:val="24"/>
          <w:lang w:eastAsia="es-ES"/>
        </w:rPr>
        <w:t>.</w:t>
      </w:r>
    </w:p>
    <w:p w14:paraId="08F09E2C" w14:textId="7890FE72" w:rsidR="00EF1528" w:rsidRDefault="00A67959" w:rsidP="00F26F61">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búsqueda </w:t>
      </w:r>
      <w:r w:rsidR="00F26F61">
        <w:rPr>
          <w:rFonts w:eastAsia="Times New Roman" w:cs="Times New Roman"/>
          <w:szCs w:val="24"/>
          <w:lang w:eastAsia="es-ES"/>
        </w:rPr>
        <w:t>Tabú la cual</w:t>
      </w:r>
      <w:r w:rsidR="00520130">
        <w:rPr>
          <w:rFonts w:eastAsia="Times New Roman" w:cs="Times New Roman"/>
          <w:szCs w:val="24"/>
          <w:lang w:eastAsia="es-ES"/>
        </w:rPr>
        <w:t xml:space="preserve"> consiste en asignar inicialmente </w:t>
      </w:r>
      <w:r w:rsidR="00F26F61">
        <w:rPr>
          <w:rFonts w:eastAsia="Times New Roman" w:cs="Times New Roman"/>
          <w:szCs w:val="24"/>
          <w:lang w:eastAsia="es-ES"/>
        </w:rPr>
        <w:t xml:space="preserve">las ubicaciones a una ruta, conforme nuevas ubicaciones se agregan a la ruta usando una inserción heurística, esto determina el orden, cuando la ruta llega al límite de su capacidad, se agrega una nueva ruta la ubicaciones insertadas se distribuyen equitativamente y la correspondencia a la ruta se calcula con base a la similitud de factores como distancia y el tipo de carga solo para mencionar una de las estrategias. El </w:t>
      </w:r>
      <w:r w:rsidR="004C3972">
        <w:rPr>
          <w:rFonts w:eastAsia="Times New Roman" w:cs="Times New Roman"/>
          <w:szCs w:val="24"/>
          <w:lang w:eastAsia="es-ES"/>
        </w:rPr>
        <w:t xml:space="preserve">artículo es bastante completo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pero que son 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donde sí se necesita 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2E8F911C" w:rsidR="005F3D2D" w:rsidRDefault="008858D0" w:rsidP="00F26F61">
      <w:pPr>
        <w:jc w:val="both"/>
      </w:pPr>
      <w:r>
        <w:rPr>
          <w:rFonts w:eastAsia="Times New Roman" w:cs="Times New Roman"/>
          <w:szCs w:val="24"/>
          <w:lang w:eastAsia="es-ES"/>
        </w:rPr>
        <w:t xml:space="preserve">El problema se complica un poco mas si se tiene en cuenta que se deben optimizar los recorridos para una flota entera y que existen restricciones como las ventanas de tiempo, en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w:t>
      </w:r>
      <w:r w:rsidR="005F3D2D">
        <w:rPr>
          <w:rFonts w:eastAsia="Times New Roman" w:cs="Times New Roman"/>
          <w:szCs w:val="24"/>
          <w:lang w:eastAsia="es-ES"/>
        </w:rPr>
        <w:t xml:space="preserve">simulación  </w:t>
      </w:r>
      <w:r w:rsidR="005F3D2D">
        <w:rPr>
          <w:rFonts w:eastAsia="Times New Roman" w:cs="Times New Roman"/>
          <w:szCs w:val="24"/>
          <w:lang w:eastAsia="es-ES"/>
        </w:rPr>
        <w:t xml:space="preserve">ablandamiento térmico (Annealing) compuesto por 7 pasos con los cuales se asignan rutas de recolección para los vehículos de la flota y se consideran la ventanas de tiempo, su implementación resulta sencilla lo cual ayuda a que tenga una rápida convergencia y usa pasos de escalamiento para evitar quedar atrapado en óptimos locales. </w:t>
      </w:r>
      <w:r w:rsidR="005F3D2D">
        <w:rPr>
          <w:rFonts w:eastAsia="Times New Roman" w:cs="Times New Roman"/>
          <w:szCs w:val="24"/>
          <w:lang w:eastAsia="es-ES"/>
        </w:rPr>
        <w:lastRenderedPageBreak/>
        <w:t xml:space="preserve">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os para problemas en los que el sistema tardaba más de una hora, luego</w:t>
      </w:r>
      <w:r w:rsidR="005F3D2D">
        <w:rPr>
          <w:rFonts w:eastAsia="Times New Roman" w:cs="Times New Roman"/>
          <w:szCs w:val="24"/>
          <w:lang w:eastAsia="es-ES"/>
        </w:rPr>
        <w:t xml:space="preserve"> fue puesto a prueba como caso de estudio en la cuidad de </w:t>
      </w:r>
      <w:r w:rsidR="005F3D2D">
        <w:t>Sanandaj</w:t>
      </w:r>
      <w:r w:rsidR="005F3D2D">
        <w:t xml:space="preserve">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p>
    <w:p w14:paraId="54BEBBEF" w14:textId="14937F9A" w:rsidR="00E57996" w:rsidRDefault="00E57996" w:rsidP="00E57996">
      <w:pPr>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13490" cy="3493410"/>
                    </a:xfrm>
                    <a:prstGeom prst="rect">
                      <a:avLst/>
                    </a:prstGeom>
                  </pic:spPr>
                </pic:pic>
              </a:graphicData>
            </a:graphic>
          </wp:inline>
        </w:drawing>
      </w:r>
    </w:p>
    <w:p w14:paraId="328EB1DD" w14:textId="1B127970" w:rsidR="00E57996" w:rsidRPr="00E57996" w:rsidRDefault="00E57996" w:rsidP="00E57996">
      <w:pPr>
        <w:jc w:val="center"/>
      </w:pPr>
      <w:r w:rsidRPr="00E57996">
        <w:rPr>
          <w:b/>
        </w:rPr>
        <w:t>figura 3-1</w:t>
      </w:r>
      <w:r w:rsidRPr="00E57996">
        <w:rPr>
          <w:b/>
        </w:rPr>
        <w:t>:</w:t>
      </w:r>
      <w:r>
        <w:rPr>
          <w:b/>
        </w:rPr>
        <w:t xml:space="preserve"> </w:t>
      </w:r>
      <w:r>
        <w:t xml:space="preserve">solución generado por el algoritmo </w:t>
      </w:r>
      <w:r>
        <w:rPr>
          <w:rFonts w:eastAsia="Times New Roman" w:cs="Times New Roman"/>
          <w:szCs w:val="24"/>
          <w:lang w:eastAsia="es-ES"/>
        </w:rPr>
        <w:t>simulación ablandamiento térmico</w:t>
      </w:r>
      <w:r>
        <w:rPr>
          <w:rFonts w:eastAsia="Times New Roman" w:cs="Times New Roman"/>
          <w:szCs w:val="24"/>
          <w:lang w:eastAsia="es-ES"/>
        </w:rPr>
        <w:t xml:space="preserve"> para el distrito en la cuidad de </w:t>
      </w:r>
      <w:r>
        <w:t>Sanandaj</w:t>
      </w:r>
      <w:r>
        <w:t>, Irán</w:t>
      </w:r>
      <w:bookmarkStart w:id="43" w:name="_GoBack"/>
      <w:bookmarkEnd w:id="43"/>
      <w:r>
        <w:t xml:space="preserve"> imagen tomada de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p>
    <w:p w14:paraId="0591A6C9" w14:textId="77777777" w:rsidR="00E57996" w:rsidRPr="00E57996" w:rsidRDefault="00E57996" w:rsidP="00F26F61">
      <w:pPr>
        <w:jc w:val="both"/>
        <w:rPr>
          <w:rFonts w:eastAsia="Times New Roman" w:cs="Times New Roman"/>
          <w:szCs w:val="24"/>
          <w:lang w:eastAsia="es-ES"/>
        </w:rPr>
      </w:pPr>
    </w:p>
    <w:p w14:paraId="3A9D6B50" w14:textId="1242B149" w:rsidR="003A2E58" w:rsidRDefault="00E03130" w:rsidP="00F26F61">
      <w:pPr>
        <w:jc w:val="both"/>
        <w:rPr>
          <w:rFonts w:eastAsia="Times New Roman" w:cs="Times New Roman"/>
          <w:szCs w:val="24"/>
          <w:lang w:eastAsia="es-ES"/>
        </w:rPr>
      </w:pPr>
      <w:r>
        <w:rPr>
          <w:rFonts w:eastAsia="Times New Roman" w:cs="Times New Roman"/>
          <w:szCs w:val="24"/>
          <w:lang w:eastAsia="es-ES"/>
        </w:rPr>
        <w:t xml:space="preserve">El siguiente enfoque para la resolución del problema de enrutamiento fue propuesto un año más tarde por </w:t>
      </w:r>
      <w:r>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Pr>
          <w:rFonts w:eastAsia="Times New Roman" w:cs="Times New Roman"/>
          <w:szCs w:val="24"/>
          <w:lang w:eastAsia="es-ES"/>
        </w:rPr>
        <w:fldChar w:fldCharType="separate"/>
      </w:r>
      <w:r w:rsidRPr="00E03130">
        <w:rPr>
          <w:rFonts w:eastAsia="Times New Roman" w:cs="Times New Roman"/>
          <w:noProof/>
          <w:szCs w:val="24"/>
          <w:lang w:eastAsia="es-ES"/>
        </w:rPr>
        <w:t>(Abdulkader, Gajpal, &amp; Elmekkawy, 2015)</w:t>
      </w:r>
      <w:r>
        <w:rPr>
          <w:rFonts w:eastAsia="Times New Roman" w:cs="Times New Roman"/>
          <w:szCs w:val="24"/>
          <w:lang w:eastAsia="es-ES"/>
        </w:rPr>
        <w:fldChar w:fldCharType="end"/>
      </w:r>
      <w:r>
        <w:rPr>
          <w:rFonts w:eastAsia="Times New Roman" w:cs="Times New Roman"/>
          <w:szCs w:val="24"/>
          <w:lang w:eastAsia="es-ES"/>
        </w:rPr>
        <w:t xml:space="preserve"> esta vez usando una enfoque biológico que combina un algoritmo de búsqueda local con un algoritmo de agentes inspirado en una colonia de hormigas</w:t>
      </w:r>
      <w:r w:rsidR="000643CD">
        <w:rPr>
          <w:rFonts w:eastAsia="Times New Roman" w:cs="Times New Roman"/>
          <w:szCs w:val="24"/>
          <w:lang w:eastAsia="es-ES"/>
        </w:rPr>
        <w:t>, para el enrutamiento de vehículos dotados con compartimientos múltiples, para transportar diversos tipos de carga, los investigadores hicieron validaciones numéricas para evaluar el desempeño del algoritmo y pudieron encontrar una solución para casi todas las pruebas de referencia, demostrando que el algoritmos basado en colonia de hormigas produce rutas más eficientes en menor tiempo que los métodos numéricos.</w:t>
      </w:r>
    </w:p>
    <w:p w14:paraId="7E8845CA" w14:textId="632B2265" w:rsidR="0034355F" w:rsidRDefault="00356837" w:rsidP="00F26F61">
      <w:pPr>
        <w:jc w:val="both"/>
        <w:rPr>
          <w:rFonts w:eastAsia="Times New Roman" w:cs="Times New Roman"/>
          <w:szCs w:val="24"/>
          <w:lang w:eastAsia="es-ES"/>
        </w:rPr>
      </w:pPr>
      <w:r>
        <w:rPr>
          <w:rFonts w:eastAsia="Times New Roman" w:cs="Times New Roman"/>
          <w:szCs w:val="24"/>
          <w:lang w:eastAsia="es-ES"/>
        </w:rPr>
        <w:lastRenderedPageBreak/>
        <w:t xml:space="preserve">Otro método computacional que ha demostrado resultados eficientes en el enrutamiento son los algoritmos genéticos, un claro ejemplo de ello es su aplicación al problema de recolección de RSU como </w:t>
      </w:r>
      <w:r w:rsidR="00033291">
        <w:rPr>
          <w:rFonts w:eastAsia="Times New Roman" w:cs="Times New Roman"/>
          <w:szCs w:val="24"/>
          <w:lang w:eastAsia="es-ES"/>
        </w:rPr>
        <w:t xml:space="preserve">lo demuestran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en su artículo titulado “Using Genetic Algorithm for Advanced Municipal waste collection in Smart City” en este documentos la información analizada se encuentra en archivos Gráficos de vectores escalables SVG, los cuales contienen las coordenadas iniciales de los contenedores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34355F">
        <w:rPr>
          <w:rFonts w:eastAsia="Times New Roman" w:cs="Times New Roman"/>
          <w:szCs w:val="24"/>
          <w:lang w:eastAsia="es-ES"/>
        </w:rPr>
        <w:t xml:space="preserve">transforma, en un </w:t>
      </w:r>
      <w:r w:rsidR="00033291">
        <w:rPr>
          <w:rFonts w:eastAsia="Times New Roman" w:cs="Times New Roman"/>
          <w:szCs w:val="24"/>
          <w:lang w:eastAsia="es-ES"/>
        </w:rPr>
        <w:t xml:space="preserve">grafos en los que los vértices son las ubicaciones de los contenedores y las aristas corresponde a las calles entre dichos vértices, cada arista tienen asociado un costo y dicha </w:t>
      </w:r>
      <w:r w:rsidR="0034355F">
        <w:rPr>
          <w:rFonts w:eastAsia="Times New Roman" w:cs="Times New Roman"/>
          <w:szCs w:val="24"/>
          <w:lang w:eastAsia="es-ES"/>
        </w:rPr>
        <w:t>información y el archivo de salida es un XML sobre el cual el algoritmo ejecuta las operaciones</w:t>
      </w:r>
      <w:r w:rsidR="003F237C">
        <w:rPr>
          <w:rFonts w:eastAsia="Times New Roman" w:cs="Times New Roman"/>
          <w:szCs w:val="24"/>
          <w:lang w:eastAsia="es-ES"/>
        </w:rPr>
        <w:t xml:space="preserve"> como se puede observar en la figura 3-1</w:t>
      </w:r>
      <w:r w:rsidR="0034355F">
        <w:rPr>
          <w:rFonts w:eastAsia="Times New Roman" w:cs="Times New Roman"/>
          <w:szCs w:val="24"/>
          <w:lang w:eastAsia="es-ES"/>
        </w:rPr>
        <w:t>.</w:t>
      </w:r>
    </w:p>
    <w:p w14:paraId="79BE1866" w14:textId="28F20898" w:rsidR="00356837" w:rsidRDefault="0034355F" w:rsidP="0034355F">
      <w:pPr>
        <w:jc w:val="center"/>
        <w:rPr>
          <w:rFonts w:eastAsia="Times New Roman" w:cs="Times New Roman"/>
          <w:szCs w:val="24"/>
          <w:lang w:eastAsia="es-ES"/>
        </w:rPr>
      </w:pPr>
      <w:r>
        <w:rPr>
          <w:rFonts w:eastAsia="Times New Roman" w:cs="Times New Roman"/>
          <w:noProof/>
          <w:szCs w:val="24"/>
          <w:lang w:eastAsia="es-CO"/>
        </w:rPr>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6C9D2F59" w:rsidR="0034355F" w:rsidRDefault="0034355F" w:rsidP="0034355F">
      <w:pPr>
        <w:jc w:val="center"/>
        <w:rPr>
          <w:rFonts w:eastAsia="Times New Roman" w:cs="Times New Roman"/>
          <w:szCs w:val="24"/>
          <w:lang w:eastAsia="es-ES"/>
        </w:rPr>
      </w:pPr>
      <w:r>
        <w:rPr>
          <w:b/>
          <w:lang w:val="es-ES" w:eastAsia="es-ES"/>
        </w:rPr>
        <w:t>Figura 3-1</w:t>
      </w:r>
      <w:r w:rsidRPr="00FA3BC8">
        <w:rPr>
          <w:b/>
          <w:lang w:val="es-ES" w:eastAsia="es-ES"/>
        </w:rPr>
        <w:t>.</w:t>
      </w:r>
      <w:r>
        <w:rPr>
          <w:b/>
          <w:lang w:val="es-ES" w:eastAsia="es-ES"/>
        </w:rPr>
        <w:t xml:space="preserve"> </w:t>
      </w:r>
      <w:r>
        <w:rPr>
          <w:rFonts w:eastAsia="Times New Roman" w:cs="Times New Roman"/>
          <w:szCs w:val="24"/>
          <w:lang w:eastAsia="es-ES"/>
        </w:rPr>
        <w:t>Diagrama de flujo general del algoritmo genético,</w:t>
      </w:r>
      <w:r>
        <w:rPr>
          <w:rFonts w:eastAsia="Times New Roman" w:cs="Times New Roman"/>
          <w:szCs w:val="24"/>
          <w:lang w:eastAsia="es-ES"/>
        </w:rPr>
        <w:br/>
        <w:t xml:space="preserve"> tomado de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r>
        <w:rPr>
          <w:rFonts w:eastAsia="Times New Roman" w:cs="Times New Roman"/>
          <w:szCs w:val="24"/>
          <w:lang w:eastAsia="es-ES"/>
        </w:rPr>
        <w:fldChar w:fldCharType="end"/>
      </w:r>
    </w:p>
    <w:p w14:paraId="1815AEB0" w14:textId="64D0673E" w:rsidR="003F237C" w:rsidRDefault="003F237C" w:rsidP="003F237C">
      <w:pPr>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 un 15% en promedio, adicionalmente es necesarios encontrar unos bue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5D0424A1" w14:textId="521B3E67" w:rsidR="00C66FAF" w:rsidRDefault="000F3E5A" w:rsidP="00F26F61">
      <w:pPr>
        <w:jc w:val="both"/>
        <w:rPr>
          <w:rFonts w:eastAsia="Times New Roman" w:cs="Times New Roman"/>
          <w:szCs w:val="24"/>
          <w:lang w:eastAsia="es-ES"/>
        </w:rPr>
      </w:pPr>
      <w:r>
        <w:rPr>
          <w:rFonts w:eastAsia="Times New Roman" w:cs="Times New Roman"/>
          <w:szCs w:val="24"/>
          <w:lang w:eastAsia="es-ES"/>
        </w:rPr>
        <w:t>Los algoritmos genéticos han sido estudiados y aplicados al enrutamiento en otros contextos un ejemplo es la investigación</w:t>
      </w:r>
      <w:r w:rsidR="00C66FAF">
        <w:rPr>
          <w:rFonts w:eastAsia="Times New Roman" w:cs="Times New Roman"/>
          <w:szCs w:val="24"/>
          <w:lang w:eastAsia="es-ES"/>
        </w:rPr>
        <w:t xml:space="preserve"> propuesta por </w:t>
      </w:r>
      <w:r w:rsidR="00C66FAF">
        <w:rPr>
          <w:rFonts w:eastAsia="Times New Roman" w:cs="Times New Roman"/>
          <w:szCs w:val="24"/>
          <w:lang w:eastAsia="es-ES"/>
        </w:rPr>
        <w:fldChar w:fldCharType="begin" w:fldLock="1"/>
      </w:r>
      <w:r w:rsidR="00033291">
        <w:rPr>
          <w:rFonts w:eastAsia="Times New Roman" w:cs="Times New Roman"/>
          <w:szCs w:val="24"/>
          <w:lang w:eastAsia="es-ES"/>
        </w:rPr>
        <w:instrText>ADDIN CSL_CITATION {"citationItems":[{"id":"ITEM-1","itemData":{"DOI":"10.1016/j.jocs.2017.04.003","ISSN":"18777503","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7","1"]]},"page":"255-262","publisher":"Elsevier B.V.","title":"Solving vehicle routing problem by using improved genetic algorithm for optimal solution","type":"article-journal","volume":"21"},"uris":["http://www.mendeley.com/documents/?uuid=8371f42e-e5d9-3538-afbb-bafdd0c838eb"]}],"mendeley":{"formattedCitation":"(Mohammed et al., 2017)","plainTextFormattedCitation":"(Mohammed et al., 2017)","previouslyFormattedCitation":"(Mohammed et al., 2017)"},"properties":{"noteIndex":0},"schema":"https://github.com/citation-style-language/schema/raw/master/csl-citation.json"}</w:instrText>
      </w:r>
      <w:r w:rsidR="00C66FAF">
        <w:rPr>
          <w:rFonts w:eastAsia="Times New Roman" w:cs="Times New Roman"/>
          <w:szCs w:val="24"/>
          <w:lang w:eastAsia="es-ES"/>
        </w:rPr>
        <w:fldChar w:fldCharType="separate"/>
      </w:r>
      <w:r w:rsidR="00C66FAF" w:rsidRPr="00C66FAF">
        <w:rPr>
          <w:rFonts w:eastAsia="Times New Roman" w:cs="Times New Roman"/>
          <w:noProof/>
          <w:szCs w:val="24"/>
          <w:lang w:eastAsia="es-ES"/>
        </w:rPr>
        <w:t>(Mohammed et al., 2017)</w:t>
      </w:r>
      <w:r w:rsidR="00C66FAF">
        <w:rPr>
          <w:rFonts w:eastAsia="Times New Roman" w:cs="Times New Roman"/>
          <w:szCs w:val="24"/>
          <w:lang w:eastAsia="es-ES"/>
        </w:rPr>
        <w:fldChar w:fldCharType="end"/>
      </w:r>
      <w:r w:rsidR="00C66FAF">
        <w:rPr>
          <w:rFonts w:eastAsia="Times New Roman" w:cs="Times New Roman"/>
          <w:szCs w:val="24"/>
          <w:lang w:eastAsia="es-ES"/>
        </w:rPr>
        <w:t xml:space="preserve"> en ella se propone un algoritmo genético</w:t>
      </w:r>
      <w:r w:rsidR="0062471D">
        <w:rPr>
          <w:rFonts w:eastAsia="Times New Roman" w:cs="Times New Roman"/>
          <w:szCs w:val="24"/>
          <w:lang w:eastAsia="es-ES"/>
        </w:rPr>
        <w:t>,</w:t>
      </w:r>
      <w:r w:rsidR="001B1FD6">
        <w:rPr>
          <w:rFonts w:eastAsia="Times New Roman" w:cs="Times New Roman"/>
          <w:szCs w:val="24"/>
          <w:lang w:eastAsia="es-ES"/>
        </w:rPr>
        <w:t xml:space="preserve"> para mejorar las rutas de los buses de enlace que transportan estudiantes al interior de</w:t>
      </w:r>
      <w:r w:rsidR="0062471D">
        <w:rPr>
          <w:rFonts w:eastAsia="Times New Roman" w:cs="Times New Roman"/>
          <w:szCs w:val="24"/>
          <w:lang w:eastAsia="es-ES"/>
        </w:rPr>
        <w:t>l campus en la</w:t>
      </w:r>
      <w:r w:rsidR="001B1FD6">
        <w:rPr>
          <w:rFonts w:eastAsia="Times New Roman" w:cs="Times New Roman"/>
          <w:szCs w:val="24"/>
          <w:lang w:eastAsia="es-ES"/>
        </w:rPr>
        <w:t xml:space="preserve"> universidad de </w:t>
      </w:r>
      <w:r w:rsidR="0062471D">
        <w:t>Tenaga en Malasia.</w:t>
      </w:r>
      <w:r w:rsidR="00C66FAF">
        <w:rPr>
          <w:rFonts w:eastAsia="Times New Roman" w:cs="Times New Roman"/>
          <w:szCs w:val="24"/>
          <w:lang w:eastAsia="es-ES"/>
        </w:rPr>
        <w:t xml:space="preserve"> </w:t>
      </w:r>
      <w:r w:rsidR="0062471D">
        <w:rPr>
          <w:rFonts w:eastAsia="Times New Roman" w:cs="Times New Roman"/>
          <w:szCs w:val="24"/>
          <w:lang w:eastAsia="es-ES"/>
        </w:rPr>
        <w:t xml:space="preserve">Este tipo de algoritmos </w:t>
      </w:r>
      <w:r w:rsidR="00C66FAF">
        <w:rPr>
          <w:rFonts w:eastAsia="Times New Roman" w:cs="Times New Roman"/>
          <w:szCs w:val="24"/>
          <w:lang w:eastAsia="es-ES"/>
        </w:rPr>
        <w:t>resulta conveniente cuando</w:t>
      </w:r>
      <w:r w:rsidR="001B1FD6">
        <w:rPr>
          <w:rFonts w:eastAsia="Times New Roman" w:cs="Times New Roman"/>
          <w:szCs w:val="24"/>
          <w:lang w:eastAsia="es-ES"/>
        </w:rPr>
        <w:t xml:space="preserve"> el problema es muy complejo o</w:t>
      </w:r>
      <w:r w:rsidR="00C66FAF">
        <w:rPr>
          <w:rFonts w:eastAsia="Times New Roman" w:cs="Times New Roman"/>
          <w:szCs w:val="24"/>
          <w:lang w:eastAsia="es-ES"/>
        </w:rPr>
        <w:t xml:space="preserve"> el espacio de búsqueda </w:t>
      </w:r>
      <w:r w:rsidR="001B1FD6">
        <w:rPr>
          <w:rFonts w:eastAsia="Times New Roman" w:cs="Times New Roman"/>
          <w:szCs w:val="24"/>
          <w:lang w:eastAsia="es-ES"/>
        </w:rPr>
        <w:t xml:space="preserve">del problema es muy amplio, se deben consideras múltiples </w:t>
      </w:r>
      <w:r w:rsidR="001B1FD6">
        <w:rPr>
          <w:rFonts w:eastAsia="Times New Roman" w:cs="Times New Roman"/>
          <w:szCs w:val="24"/>
          <w:lang w:eastAsia="es-ES"/>
        </w:rPr>
        <w:lastRenderedPageBreak/>
        <w:t xml:space="preserve">restricciones y una solución </w:t>
      </w:r>
      <w:r w:rsidR="0062471D">
        <w:rPr>
          <w:rFonts w:eastAsia="Times New Roman" w:cs="Times New Roman"/>
          <w:szCs w:val="24"/>
          <w:lang w:eastAsia="es-ES"/>
        </w:rPr>
        <w:t>aproximada es aceptable.</w:t>
      </w:r>
      <w:r w:rsidR="001B1FD6">
        <w:rPr>
          <w:rFonts w:eastAsia="Times New Roman" w:cs="Times New Roman"/>
          <w:szCs w:val="24"/>
          <w:lang w:eastAsia="es-ES"/>
        </w:rPr>
        <w:t xml:space="preserve"> </w:t>
      </w:r>
      <w:r w:rsidR="0062471D">
        <w:rPr>
          <w:rFonts w:eastAsia="Times New Roman" w:cs="Times New Roman"/>
          <w:szCs w:val="24"/>
          <w:lang w:eastAsia="es-ES"/>
        </w:rPr>
        <w:t>E</w:t>
      </w:r>
      <w:r w:rsidR="001B1FD6">
        <w:rPr>
          <w:rFonts w:eastAsia="Times New Roman" w:cs="Times New Roman"/>
          <w:szCs w:val="24"/>
          <w:lang w:eastAsia="es-ES"/>
        </w:rPr>
        <w:t>l</w:t>
      </w:r>
      <w:r w:rsidR="0062471D">
        <w:rPr>
          <w:rFonts w:eastAsia="Times New Roman" w:cs="Times New Roman"/>
          <w:szCs w:val="24"/>
          <w:lang w:eastAsia="es-ES"/>
        </w:rPr>
        <w:t xml:space="preserve"> </w:t>
      </w:r>
      <w:r w:rsidR="001B1FD6">
        <w:rPr>
          <w:rFonts w:eastAsia="Times New Roman" w:cs="Times New Roman"/>
          <w:szCs w:val="24"/>
          <w:lang w:eastAsia="es-ES"/>
        </w:rPr>
        <w:t xml:space="preserve">algoritmo diseñado describe las fases de población de valores, el hallazgo de los valores de adaptación, la selección de factores </w:t>
      </w:r>
      <w:r w:rsidR="0062471D">
        <w:rPr>
          <w:rFonts w:eastAsia="Times New Roman" w:cs="Times New Roman"/>
          <w:szCs w:val="24"/>
          <w:lang w:eastAsia="es-ES"/>
        </w:rPr>
        <w:t>que más afectan la solución</w:t>
      </w:r>
      <w:r w:rsidR="001B1FD6">
        <w:rPr>
          <w:rFonts w:eastAsia="Times New Roman" w:cs="Times New Roman"/>
          <w:szCs w:val="24"/>
          <w:lang w:eastAsia="es-ES"/>
        </w:rPr>
        <w:t xml:space="preserve">, la mezcla o entrelazamiento cromosómico y la </w:t>
      </w:r>
      <w:r w:rsidR="0062471D">
        <w:rPr>
          <w:rFonts w:eastAsia="Times New Roman" w:cs="Times New Roman"/>
          <w:szCs w:val="24"/>
          <w:lang w:eastAsia="es-ES"/>
        </w:rPr>
        <w:t>mutación, la implementación de la estrategia de enrutamiento logro reducir la distancia de las rutas optimizadas en 66,13 Km por semana.</w:t>
      </w:r>
      <w:r w:rsidR="001B1FD6">
        <w:rPr>
          <w:rFonts w:eastAsia="Times New Roman" w:cs="Times New Roman"/>
          <w:szCs w:val="24"/>
          <w:lang w:eastAsia="es-ES"/>
        </w:rPr>
        <w:t xml:space="preserve"> </w:t>
      </w:r>
    </w:p>
    <w:p w14:paraId="04C72094" w14:textId="7D05DCED" w:rsidR="00EF1528" w:rsidRDefault="002005E0" w:rsidP="00E676F1">
      <w:pPr>
        <w:jc w:val="both"/>
        <w:rPr>
          <w:rFonts w:eastAsia="Times New Roman" w:cs="Times New Roman"/>
          <w:szCs w:val="24"/>
          <w:lang w:eastAsia="es-ES"/>
        </w:rPr>
      </w:pPr>
      <w:r>
        <w:rPr>
          <w:rFonts w:eastAsia="Times New Roman" w:cs="Times New Roman"/>
          <w:szCs w:val="24"/>
          <w:lang w:eastAsia="es-ES"/>
        </w:rPr>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bio-inspiradas como la búsqueda de colonia de hormigas y los algoritmos genéticos, un modelo matemáticos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4092CFA6" w:rsidR="00E676F1" w:rsidRDefault="00E676F1" w:rsidP="00E676F1">
      <w:pPr>
        <w:jc w:val="both"/>
        <w:rPr>
          <w:rFonts w:eastAsia="Times New Roman" w:cs="Times New Roman"/>
          <w:szCs w:val="24"/>
          <w:lang w:eastAsia="es-ES"/>
        </w:rPr>
      </w:pPr>
      <w:r>
        <w:rPr>
          <w:rFonts w:eastAsia="Times New Roman" w:cs="Times New Roman"/>
          <w:szCs w:val="24"/>
          <w:lang w:eastAsia="es-ES"/>
        </w:rPr>
        <w:t>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la mutación del cromosoma se realiza intercambiando el 30% de los bits del cromosoma, se encuentra la mejor solución global si la solución cumple las restricciones se selecciona de lo contrario se repite el ciclo desde el paso en el que los hormigas encuentran nuevos caminos.</w:t>
      </w:r>
    </w:p>
    <w:p w14:paraId="32681213" w14:textId="360D8F06" w:rsidR="002E16B1" w:rsidRDefault="002E16B1" w:rsidP="00E676F1">
      <w:pPr>
        <w:jc w:val="both"/>
        <w:rPr>
          <w:rFonts w:eastAsia="Times New Roman" w:cs="Times New Roman"/>
          <w:szCs w:val="24"/>
          <w:lang w:eastAsia="es-ES"/>
        </w:rPr>
      </w:pPr>
      <w:r>
        <w:rPr>
          <w:rFonts w:eastAsia="Times New Roman" w:cs="Times New Roman"/>
          <w:szCs w:val="24"/>
          <w:lang w:eastAsia="es-ES"/>
        </w:rPr>
        <w:t>Lo interesante de este estudio es que se validó con información de la recolección de residuos reunida en enero de 2010 en la cuidad de indonesia, para la aplicación del algoritmo se requirió analizar la cuidad en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 resulta sustancialmente mejor con respecto al desempeño pues el genético tiende a quedar atrapado en óptimos locales, los cromosomas representan las secuencias de ruta, si se altera es orden de los puntos visitados por las hormigas es posible encontrar trayectos que reducen la distancia y mejoran la solución general.</w:t>
      </w:r>
    </w:p>
    <w:p w14:paraId="05466980" w14:textId="451A1F5A" w:rsidR="00EF1528"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976829">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Kumar, Vuayalakshmi, Prarthana, &amp; Shankar, 2017)","plainTextFormattedCitation":"(Kumar, Vuayalakshmi, Prarthana, &amp; Shankar, 2017)","previouslyFormattedCitation":"(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Pr="0044794C">
        <w:rPr>
          <w:rFonts w:eastAsia="Times New Roman" w:cs="Times New Roman"/>
          <w:noProof/>
          <w:szCs w:val="24"/>
          <w:lang w:eastAsia="es-ES"/>
        </w:rPr>
        <w:t>(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el sistema propuesto se compon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basado en ultrasonido HC-SR04 y una etiqueta de radio frecuencia </w:t>
      </w:r>
      <w:r w:rsidR="00D6030F">
        <w:rPr>
          <w:rFonts w:eastAsia="Times New Roman" w:cs="Times New Roman"/>
          <w:szCs w:val="24"/>
          <w:lang w:eastAsia="es-ES"/>
        </w:rPr>
        <w:lastRenderedPageBreak/>
        <w:t xml:space="preserve">(RFID) de los cuales se hablara en el capítulo 4, este sistema comunica la información recuperada por el sensor a través de un módulo GPRS que envía los datos al servidor central, con esto se logra informar a la municipalidad cuales son los contenedores que están próximos a completar su capacidad de almacenamiento para qu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que produce desbordamiento y genera múltiples problemas, luego de que el proceso de limpieza ocurre</w:t>
      </w:r>
      <w:r w:rsidR="00976829">
        <w:rPr>
          <w:rFonts w:eastAsia="Times New Roman" w:cs="Times New Roman"/>
          <w:szCs w:val="24"/>
          <w:lang w:eastAsia="es-ES"/>
        </w:rPr>
        <w:t>,</w:t>
      </w:r>
      <w:r w:rsidR="00976829" w:rsidRPr="00976829">
        <w:rPr>
          <w:rFonts w:eastAsia="Times New Roman" w:cs="Times New Roman"/>
          <w:szCs w:val="24"/>
          <w:lang w:eastAsia="es-ES"/>
        </w:rPr>
        <w:t xml:space="preserve"> se usa una etiqueta RFID como proceso de verificación para confirmar al servidor que el proceso ha sido completado</w:t>
      </w:r>
      <w:r w:rsidR="00976829">
        <w:rPr>
          <w:rFonts w:eastAsia="Times New Roman" w:cs="Times New Roman"/>
          <w:szCs w:val="24"/>
          <w:lang w:eastAsia="es-ES"/>
        </w:rPr>
        <w:t xml:space="preserve">. Este es una visión interésate de cómo implementar sistemas inteligentes aprovechando el potencial de IoT sin embargo GPRS no resulta ser una tecnología de trasmisión muy eficiente especialmente si se consideran las limitaciones energéticas de los sistemas embebidos. </w:t>
      </w:r>
    </w:p>
    <w:p w14:paraId="0F624CC8" w14:textId="132814F8" w:rsidR="00C831FE" w:rsidRDefault="00976829" w:rsidP="00976829">
      <w:pPr>
        <w:jc w:val="both"/>
        <w:rPr>
          <w:rFonts w:eastAsia="Times New Roman" w:cs="Times New Roman"/>
          <w:szCs w:val="24"/>
          <w:lang w:eastAsia="es-ES"/>
        </w:rPr>
      </w:pPr>
      <w:r>
        <w:rPr>
          <w:rFonts w:eastAsia="Times New Roman" w:cs="Times New Roman"/>
          <w:szCs w:val="24"/>
          <w:lang w:eastAsia="es-ES"/>
        </w:rPr>
        <w:t xml:space="preserve">Ante dicha incompatibilidad surgieron otros trabajos uno de ellos es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r>
        <w:rPr>
          <w:rFonts w:eastAsia="Times New Roman" w:cs="Times New Roman"/>
          <w:szCs w:val="24"/>
          <w:lang w:eastAsia="es-ES"/>
        </w:rPr>
        <w:t xml:space="preserve"> </w:t>
      </w:r>
      <w:r w:rsidR="0025200B">
        <w:rPr>
          <w:rFonts w:eastAsia="Times New Roman" w:cs="Times New Roman"/>
          <w:szCs w:val="24"/>
          <w:lang w:eastAsia="es-ES"/>
        </w:rPr>
        <w:t xml:space="preserve">donde se </w:t>
      </w:r>
      <w:r w:rsidR="00EA3AA2">
        <w:rPr>
          <w:rFonts w:eastAsia="Times New Roman" w:cs="Times New Roman"/>
          <w:szCs w:val="24"/>
          <w:lang w:eastAsia="es-ES"/>
        </w:rPr>
        <w:t>definió</w:t>
      </w:r>
      <w:r>
        <w:rPr>
          <w:rFonts w:eastAsia="Times New Roman" w:cs="Times New Roman"/>
          <w:szCs w:val="24"/>
          <w:lang w:eastAsia="es-ES"/>
        </w:rPr>
        <w:t xml:space="preserve"> una arquitectura IoT basada en una red Zig</w:t>
      </w:r>
      <w:r w:rsidR="0025200B">
        <w:rPr>
          <w:rFonts w:eastAsia="Times New Roman" w:cs="Times New Roman"/>
          <w:szCs w:val="24"/>
          <w:lang w:eastAsia="es-ES"/>
        </w:rPr>
        <w:t>B</w:t>
      </w:r>
      <w:r>
        <w:rPr>
          <w:rFonts w:eastAsia="Times New Roman" w:cs="Times New Roman"/>
          <w:szCs w:val="24"/>
          <w:lang w:eastAsia="es-ES"/>
        </w:rPr>
        <w:t xml:space="preserve">ee como sistema para la administración de residuos, el 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 la información se emite de forma inalámbrica usando ZigBe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r w:rsidR="00EA3AA2">
        <w:rPr>
          <w:rFonts w:eastAsia="Times New Roman" w:cs="Times New Roman"/>
          <w:szCs w:val="24"/>
          <w:lang w:eastAsia="es-ES"/>
        </w:rPr>
        <w:t>R</w:t>
      </w:r>
      <w:r w:rsidR="0025200B">
        <w:rPr>
          <w:rFonts w:eastAsia="Times New Roman" w:cs="Times New Roman"/>
          <w:szCs w:val="24"/>
          <w:lang w:eastAsia="es-ES"/>
        </w:rPr>
        <w:t>aspberry PI la cual actúa como puerta de enlace</w:t>
      </w:r>
      <w:r w:rsidR="00EA3AA2">
        <w:rPr>
          <w:rFonts w:eastAsia="Times New Roman" w:cs="Times New Roman"/>
          <w:szCs w:val="24"/>
          <w:lang w:eastAsia="es-ES"/>
        </w:rPr>
        <w:t xml:space="preserve"> en la Raspberry se ejecutan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49284476" w14:textId="77777777" w:rsidR="00C831FE" w:rsidRDefault="00C831FE" w:rsidP="00976829">
      <w:pPr>
        <w:jc w:val="both"/>
        <w:rPr>
          <w:rFonts w:eastAsia="Times New Roman" w:cs="Times New Roman"/>
          <w:szCs w:val="24"/>
          <w:lang w:eastAsia="es-ES"/>
        </w:rPr>
      </w:pPr>
    </w:p>
    <w:p w14:paraId="77760D0B" w14:textId="1F7262F4" w:rsidR="00EF1528" w:rsidRDefault="00C831FE" w:rsidP="00C831FE">
      <w:pPr>
        <w:jc w:val="center"/>
        <w:rPr>
          <w:rFonts w:eastAsia="Times New Roman" w:cs="Times New Roman"/>
          <w:szCs w:val="24"/>
          <w:lang w:eastAsia="es-ES"/>
        </w:rPr>
      </w:pPr>
      <w:r>
        <w:rPr>
          <w:b/>
        </w:rPr>
        <w:t>Tabla</w:t>
      </w:r>
      <w:r w:rsidRPr="00DF60DD">
        <w:rPr>
          <w:b/>
        </w:rPr>
        <w:t xml:space="preserve"> </w:t>
      </w:r>
      <w:r>
        <w:rPr>
          <w:b/>
        </w:rPr>
        <w:t>3</w:t>
      </w:r>
      <w:r w:rsidRPr="00DF60DD">
        <w:rPr>
          <w:b/>
        </w:rPr>
        <w:noBreakHyphen/>
      </w:r>
      <w:r>
        <w:rPr>
          <w:b/>
        </w:rPr>
        <w:t>1</w:t>
      </w:r>
      <w:r w:rsidRPr="00DF60DD">
        <w:rPr>
          <w:b/>
        </w:rPr>
        <w:t>:</w:t>
      </w:r>
      <w:r>
        <w:rPr>
          <w:b/>
        </w:rPr>
        <w:tab/>
      </w:r>
      <w:r>
        <w:t>Pruebas de alcance y efectividad de trasmisión con ZigBee</w:t>
      </w:r>
      <w:r>
        <w:br/>
        <w:t xml:space="preserve">tomada y traducida de </w:t>
      </w:r>
      <w:r>
        <w:rPr>
          <w:rFonts w:eastAsia="Times New Roman" w:cs="Times New Roman"/>
          <w:szCs w:val="24"/>
          <w:lang w:eastAsia="es-ES"/>
        </w:rPr>
        <w:t>(</w:t>
      </w:r>
      <w:r>
        <w:rPr>
          <w:rFonts w:cs="Arial"/>
          <w:color w:val="000000"/>
          <w:shd w:val="clear" w:color="auto" w:fill="FFFFFF"/>
        </w:rPr>
        <w:t>Karthikeyan, Rani, Sridevi &amp; Bhuvaneswari, 2017</w:t>
      </w:r>
      <w:r>
        <w:rPr>
          <w:rFonts w:eastAsia="Times New Roman" w:cs="Times New Roman"/>
          <w:szCs w:val="24"/>
          <w:lang w:eastAsia="es-ES"/>
        </w:rPr>
        <w:t>)</w:t>
      </w:r>
    </w:p>
    <w:p w14:paraId="03B92A44" w14:textId="05BE91B9" w:rsidR="00270ED2" w:rsidRDefault="00270ED2" w:rsidP="00270ED2">
      <w:pPr>
        <w:rPr>
          <w:rFonts w:eastAsia="Times New Roman" w:cs="Times New Roman"/>
          <w:szCs w:val="24"/>
          <w:lang w:eastAsia="es-ES"/>
        </w:rPr>
      </w:pPr>
      <w:r>
        <w:rPr>
          <w:rFonts w:eastAsia="Times New Roman" w:cs="Times New Roman"/>
          <w:szCs w:val="24"/>
          <w:lang w:eastAsia="es-ES"/>
        </w:rPr>
        <w:t xml:space="preserve">Esto deja explicito el poder de ZigBe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medias </w:t>
      </w:r>
      <w:r w:rsidR="003470A4">
        <w:rPr>
          <w:rFonts w:eastAsia="Times New Roman" w:cs="Times New Roman"/>
          <w:szCs w:val="24"/>
          <w:lang w:eastAsia="es-ES"/>
        </w:rPr>
        <w:t xml:space="preserve">inferiores a los 80, lo cual </w:t>
      </w:r>
      <w:r w:rsidR="00A667F4">
        <w:rPr>
          <w:rFonts w:eastAsia="Times New Roman" w:cs="Times New Roman"/>
          <w:szCs w:val="24"/>
          <w:lang w:eastAsia="es-ES"/>
        </w:rPr>
        <w:t>se ajusta muy bien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 xml:space="preserve">En este sistema las rutas calculadas se le notifican a los conductores de los vehículos usando Telegram la cual se puede enlazar </w:t>
      </w:r>
      <w:r w:rsidR="0071321F">
        <w:rPr>
          <w:rFonts w:eastAsia="Times New Roman" w:cs="Times New Roman"/>
          <w:szCs w:val="24"/>
          <w:lang w:eastAsia="es-ES"/>
        </w:rPr>
        <w:lastRenderedPageBreak/>
        <w:t>con un servidor independiente y ser configurada como cliente para hacer peticiones HTTP simples.</w:t>
      </w:r>
    </w:p>
    <w:p w14:paraId="7D336717" w14:textId="7F5EB538"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muy similar se publicó un año más tard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trasmisión que usan es WiFi, la cual tiene rangos de cobertura muy cercanos a ZigBee entre 100 y 120 metros, la segunda es el servidor de IoT en este caso el sistema se comunica con un </w:t>
      </w:r>
      <w:r w:rsidR="00EF6036">
        <w:rPr>
          <w:rFonts w:eastAsia="Times New Roman" w:cs="Times New Roman"/>
          <w:szCs w:val="24"/>
          <w:lang w:eastAsia="es-ES"/>
        </w:rPr>
        <w:t>software como servicio llamado ThingsSpeak y el tercero que las ubicaciones de los contenedores son mostradas por medio de una aplicación móvil que usa los servicios de Google Maps para geo-referenciar los coordenadas de los contenedores y en ese sentido es mucho más fácil de interpretar para los usuarios.</w:t>
      </w:r>
    </w:p>
    <w:p w14:paraId="784639D0" w14:textId="659CEF2D"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eficientes, esto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un documento llamado “Top-K Query based dynamic schedulling for IoT-enabled Smart city waste collectio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0460D2">
        <w:rPr>
          <w:rFonts w:eastAsia="Times New Roman" w:cs="Times New Roman"/>
          <w:szCs w:val="24"/>
          <w:lang w:eastAsia="es-ES"/>
        </w:rPr>
        <w:t>ofrece un enfoque de enrutamiento simple que consiste en seleccionar los contenedores que reportan mayor nivel de llenado usando una consulta SQL sobre una base relacional, en la cual el criterio de ordenamiento es el volumen de llenado reportado por los contenedores, de esta manera se asignan con mayor prioridad los contenedores que están más saturados y las coordenadas de los contenedores fueron suministradas a un servicio de Google Maps que se encarga de calcular una ruta eficiente teniendo en cuenta la configuración de las calles.</w:t>
      </w:r>
    </w:p>
    <w:p w14:paraId="390B9629" w14:textId="77777777" w:rsidR="00511CAC" w:rsidRDefault="00511CAC" w:rsidP="00270ED2">
      <w:pPr>
        <w:rPr>
          <w:rFonts w:eastAsia="Times New Roman" w:cs="Times New Roman"/>
          <w:szCs w:val="24"/>
          <w:lang w:eastAsia="es-ES"/>
        </w:rPr>
      </w:pPr>
    </w:p>
    <w:p w14:paraId="2C404D75" w14:textId="05FB0CD2" w:rsidR="007C376F" w:rsidRDefault="007C376F" w:rsidP="007C376F">
      <w:pPr>
        <w:jc w:val="both"/>
        <w:rPr>
          <w:rFonts w:eastAsia="Times New Roman" w:cs="Times New Roman"/>
          <w:szCs w:val="24"/>
          <w:lang w:eastAsia="es-ES"/>
        </w:rPr>
      </w:pPr>
      <w:r>
        <w:rPr>
          <w:rFonts w:eastAsia="Times New Roman" w:cs="Times New Roman"/>
          <w:szCs w:val="24"/>
          <w:lang w:eastAsia="es-ES"/>
        </w:rPr>
        <w:t xml:space="preserve">Ademas de los aspectos de alcance, precisión y enrutamiento un factor a considerar para poder implementar este tipo de soluciones en ambientes reales es la vida útil de la batería, pues esta debe requerir un mantenimiento mínimo, para ello </w:t>
      </w:r>
      <w:r>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Pr>
          <w:rFonts w:eastAsia="Times New Roman" w:cs="Times New Roman"/>
          <w:szCs w:val="24"/>
          <w:lang w:eastAsia="es-ES"/>
        </w:rPr>
        <w:fldChar w:fldCharType="separate"/>
      </w:r>
      <w:r w:rsidRPr="007C376F">
        <w:rPr>
          <w:rFonts w:eastAsia="Times New Roman" w:cs="Times New Roman"/>
          <w:noProof/>
          <w:szCs w:val="24"/>
          <w:lang w:eastAsia="es-ES"/>
        </w:rPr>
        <w:t>(Kristanto, Yashiro, Koshizuka, &amp; Sakamura, 2016)</w:t>
      </w:r>
      <w:r>
        <w:rPr>
          <w:rFonts w:eastAsia="Times New Roman" w:cs="Times New Roman"/>
          <w:szCs w:val="24"/>
          <w:lang w:eastAsia="es-ES"/>
        </w:rPr>
        <w:fldChar w:fldCharType="end"/>
      </w:r>
      <w:r>
        <w:rPr>
          <w:rFonts w:eastAsia="Times New Roman" w:cs="Times New Roman"/>
          <w:szCs w:val="24"/>
          <w:lang w:eastAsia="es-ES"/>
        </w:rPr>
        <w:t xml:space="preserve"> han propuesto un algoritmo de predicción basado en datos históricos con lo cual se reduce sustancialmente la transmisión, de datos pues es una de las operaciones que genera mayor consumo de batería,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el prototipo propuesto usa únicamente 3,6 mA por hora de manera que la duración de la batería podría prolongarse hasta los 33,6 años.</w:t>
      </w:r>
    </w:p>
    <w:p w14:paraId="0CD5839F" w14:textId="77777777" w:rsidR="00D23E95" w:rsidRDefault="00D23E95" w:rsidP="007C376F">
      <w:pPr>
        <w:jc w:val="both"/>
        <w:rPr>
          <w:rFonts w:eastAsia="Times New Roman" w:cs="Times New Roman"/>
          <w:szCs w:val="24"/>
          <w:lang w:eastAsia="es-ES"/>
        </w:rPr>
      </w:pPr>
    </w:p>
    <w:p w14:paraId="3C8B81EE" w14:textId="77B1525D" w:rsidR="00EF1528" w:rsidRPr="004D6123" w:rsidRDefault="00EF1528" w:rsidP="004D6123">
      <w:pPr>
        <w:rPr>
          <w:rFonts w:eastAsia="Times New Roman" w:cs="Times New Roman"/>
          <w:szCs w:val="24"/>
          <w:lang w:eastAsia="es-ES"/>
        </w:rPr>
        <w:sectPr w:rsidR="00EF1528" w:rsidRPr="004D6123" w:rsidSect="000B09FE">
          <w:headerReference w:type="even" r:id="rId36"/>
          <w:headerReference w:type="default" r:id="rId37"/>
          <w:headerReference w:type="first" r:id="rId38"/>
          <w:footerReference w:type="first" r:id="rId39"/>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Concluir como los estudios revisados en el estado del arte pueden ser de ayuda en el desarrollo de  la investigación que se propone</w:t>
      </w:r>
    </w:p>
    <w:bookmarkEnd w:id="36"/>
    <w:bookmarkEnd w:id="37"/>
    <w:bookmarkEnd w:id="38"/>
    <w:bookmarkEnd w:id="39"/>
    <w:bookmarkEnd w:id="40"/>
    <w:bookmarkEnd w:id="41"/>
    <w:bookmarkEnd w:id="42"/>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georeferenciacion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6"/>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mas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de alto nivel y de un entorno de desarrollo llamado arduino studio</w:t>
      </w:r>
      <w:r w:rsidR="00C544A9">
        <w:t xml:space="preserve"> basado en Proce</w:t>
      </w:r>
      <w:r w:rsidR="009B6361">
        <w:t>s</w:t>
      </w:r>
      <w:r w:rsidR="00C544A9">
        <w:t>sing</w:t>
      </w:r>
      <w:r w:rsidR="009B6361">
        <w:rPr>
          <w:rStyle w:val="Refdenotaalpie"/>
        </w:rPr>
        <w:footnoteReference w:id="7"/>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grafica en donde se puede escribir el código y controles para configurar la tarj</w:t>
      </w:r>
      <w:r w:rsidR="00CB3707">
        <w:t xml:space="preserve">eta </w:t>
      </w:r>
      <w:r w:rsidR="00CB3707">
        <w:lastRenderedPageBreak/>
        <w:t>sobre la que se esta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diseñadores de circuitos experimentados puedan hacer sus propias versiones del módulo extendiéndolas y mejorándolas, incluso usuarios sin muchas experiencia pueden revisar los planos de los circuitos y asi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8"/>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r w:rsidR="00001601" w:rsidRPr="00001601">
        <w:rPr>
          <w:b/>
        </w:rPr>
        <w:t>:</w:t>
      </w:r>
      <w:r w:rsidR="00001601">
        <w:rPr>
          <w:b/>
        </w:rPr>
        <w:t xml:space="preserve"> </w:t>
      </w:r>
      <w:r w:rsidR="00001601">
        <w:t xml:space="preserve"> módulo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modulo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9"/>
      </w:r>
      <w:r w:rsidR="009E165F">
        <w:t>: SCK reloj serial, MOSI salida del mestro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modulo es que las resitencias,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baquela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Modulo de localización Neo 6M Ublox</w:t>
      </w:r>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10"/>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Para la conexión de los componentes del primer módulo de medición se uso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r>
              <w:rPr>
                <w:rFonts w:cs="Arial"/>
              </w:rPr>
              <w:t>Reset</w:t>
            </w:r>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uso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r>
        <w:t>Dragino</w:t>
      </w:r>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6B236C" w:rsidR="00AE118C" w:rsidRDefault="005A4E00" w:rsidP="005A4E00">
      <w:r>
        <w:t>Dragino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w:t>
      </w:r>
      <w:r>
        <w:lastRenderedPageBreak/>
        <w:t>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481FCC98" w:rsidR="00822F51" w:rsidRDefault="00822F51" w:rsidP="00822F51">
      <w:pPr>
        <w:jc w:val="both"/>
      </w:pPr>
      <w:r>
        <w:t xml:space="preserve">Lamentablemente </w:t>
      </w:r>
      <w:r w:rsidR="00A9423B">
        <w:t>d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Dragino Shield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Dragino Shield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Dragino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r>
              <w:rPr>
                <w:rFonts w:cs="Arial"/>
              </w:rPr>
              <w:t>Reset</w:t>
            </w:r>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Dragino Shield</w:t>
      </w:r>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60146C">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LoRa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TTGO SX1276 LoRa ESP32 433/470MHz 868 / 915MHz Bluetooth WI-FI Internet Antenna Development Board</w:t>
      </w:r>
      <w:r w:rsidR="00932A78">
        <w:t>”</w:t>
      </w:r>
    </w:p>
    <w:p w14:paraId="125CF467" w14:textId="7AC2727F" w:rsidR="002D316F" w:rsidRDefault="002D316F" w:rsidP="002D316F">
      <w:pPr>
        <w:pStyle w:val="Ttulo3"/>
      </w:pPr>
      <w:r>
        <w:t>Conexión de los componentes fisicos</w:t>
      </w:r>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constatado que el proveedor es confiable y está en la capacidad de hacer entregas en Colombia. </w:t>
      </w:r>
      <w:r w:rsidR="00E672B9">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r w:rsidR="00A20F26" w:rsidRPr="00A20F26">
        <w:t>Matthijs Kooijman</w:t>
      </w:r>
    </w:p>
    <w:p w14:paraId="33EF9F8F" w14:textId="4DB80EF8" w:rsidR="007B3BAF" w:rsidRDefault="00A20F26" w:rsidP="000A4BB3">
      <w:pPr>
        <w:pStyle w:val="Prrafodelista"/>
        <w:spacing w:line="240" w:lineRule="auto"/>
      </w:pPr>
      <w:bookmarkStart w:id="44" w:name="_Toc256005581"/>
      <w:bookmarkStart w:id="45" w:name="_Toc256005759"/>
      <w:bookmarkStart w:id="46" w:name="_Toc256084896"/>
      <w:bookmarkStart w:id="47" w:name="_Toc256085022"/>
      <w:bookmarkStart w:id="48" w:name="_Toc256087935"/>
      <w:bookmarkStart w:id="49" w:name="_Ref256612083"/>
      <w:bookmarkStart w:id="50"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3CA23012">
            <wp:extent cx="4902540" cy="27622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10800000" flipH="1" flipV="1">
                      <a:off x="0" y="0"/>
                      <a:ext cx="5056345" cy="2848909"/>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5D486FE3" w:rsidR="00D824C5" w:rsidRDefault="00D824C5" w:rsidP="000A4BB3">
      <w:pPr>
        <w:pStyle w:val="Prrafodelista"/>
        <w:numPr>
          <w:ilvl w:val="0"/>
          <w:numId w:val="20"/>
        </w:numPr>
        <w:spacing w:line="240" w:lineRule="auto"/>
      </w:pPr>
      <w:r>
        <w:t>La encripcion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La conexión por metodo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1" w:name="_Toc42252790"/>
      <w:r>
        <w:t xml:space="preserve">Consideraciones adicionales </w:t>
      </w:r>
      <w:bookmarkEnd w:id="51"/>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 xml:space="preserve">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3"/>
          <w:headerReference w:type="default" r:id="rId64"/>
          <w:headerReference w:type="first" r:id="rId65"/>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4" w:name="_Ref256693964"/>
      <w:bookmarkStart w:id="55" w:name="_Toc42252792"/>
      <w:bookmarkStart w:id="56" w:name="_Ref256692441"/>
      <w:r>
        <w:lastRenderedPageBreak/>
        <w:t>C</w:t>
      </w:r>
      <w:bookmarkEnd w:id="54"/>
      <w:r w:rsidR="008526DA">
        <w:t>apítulo 3</w:t>
      </w:r>
      <w:bookmarkEnd w:id="55"/>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LoRaWAN los Gateway reciben mensajes </w:t>
      </w:r>
      <w:r w:rsidR="000E45B1">
        <w:t xml:space="preserve">emitidos por los nodo finales son </w:t>
      </w:r>
      <w:r>
        <w:t xml:space="preserve">modulados usando LoRa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Dragino.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1"/>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transmision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el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parametros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r>
        <w:t>The Things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LoRaWAN que usando componentes minimalistas enfocados en los dispositivos, el servidor se encarga de la lógica de conexión lo cual es conocido como sistema de subyacente o backend, algunas de las funciones que proporciona TTN están relacionadas a los Gateways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Brokers y los manejadores que se usan para procesar el </w:t>
      </w:r>
      <w:r w:rsidR="00F92E6B">
        <w:t>tráfico</w:t>
      </w:r>
      <w:r w:rsidR="00BA61D0">
        <w:t xml:space="preserve"> en la red indicando que </w:t>
      </w:r>
      <w:r w:rsidR="00F92E6B">
        <w:t>información</w:t>
      </w:r>
      <w:r w:rsidR="00BA61D0">
        <w:t xml:space="preserve"> especifica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TTN es además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Gateways registrados en Bogotá.</w:t>
      </w:r>
    </w:p>
    <w:p w14:paraId="6B7F1429" w14:textId="77777777" w:rsidR="000015FB" w:rsidRDefault="000015FB" w:rsidP="00F92E6B">
      <w:pPr>
        <w:spacing w:line="240" w:lineRule="auto"/>
        <w:jc w:val="center"/>
      </w:pPr>
    </w:p>
    <w:p w14:paraId="053552EC" w14:textId="351AFF00" w:rsidR="000015FB" w:rsidRDefault="000015FB" w:rsidP="00F92E6B">
      <w:pPr>
        <w:spacing w:line="240" w:lineRule="auto"/>
        <w:jc w:val="center"/>
      </w:pPr>
    </w:p>
    <w:p w14:paraId="4C8C360F" w14:textId="77777777" w:rsidR="004A4018" w:rsidRDefault="004A4018" w:rsidP="004A4018">
      <w:pPr>
        <w:spacing w:line="240" w:lineRule="auto"/>
      </w:pPr>
    </w:p>
    <w:p w14:paraId="3A02C9A5" w14:textId="3957CC35" w:rsidR="004A4018" w:rsidRPr="004E3105" w:rsidRDefault="007672F4" w:rsidP="007B10FA">
      <w:pPr>
        <w:spacing w:line="240" w:lineRule="auto"/>
      </w:pPr>
      <w:r>
        <w:t>Para poder integrar los dispositivos en TTN se requieren algun</w:t>
      </w:r>
      <w:r w:rsidR="004E3105">
        <w:t>as configuraciones preliminares que se comentan a continuacion</w:t>
      </w:r>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the things network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operacio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w:t>
      </w:r>
      <w:r w:rsidR="00175ED5">
        <w:lastRenderedPageBreak/>
        <w:t xml:space="preserve">observar en la interfaz en la figura XXXXX se puede observar que el Gateway esta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lastRenderedPageBreak/>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mas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payload formats.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r>
        <w:t>Shield (Dragino)</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Dragino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Dragino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cofigura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extracion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90"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1"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datos recibidos tema de dispositivos activados en la app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app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app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informacion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5"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mosquitto.</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DBeaver.</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physical state) que caracteriza cual es la condición del contenedor, indicando si se encuentra en buen estado, si requiere mantenimiento o esta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r w:rsidRPr="00B03044">
        <w:t>Alcance de la señal</w:t>
      </w:r>
    </w:p>
    <w:p w14:paraId="0F7B8D36" w14:textId="5178E795" w:rsidR="001824DD" w:rsidRPr="001824DD" w:rsidRDefault="001824DD" w:rsidP="001824DD">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B03044">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493165C1" w14:textId="47387396" w:rsidR="00726C0F" w:rsidRDefault="00555622" w:rsidP="00A17038">
      <w:pPr>
        <w:jc w:val="center"/>
        <w:rPr>
          <w:rFonts w:eastAsiaTheme="majorEastAsia" w:cstheme="majorBidi"/>
          <w:b/>
          <w:bCs/>
          <w:sz w:val="32"/>
          <w:szCs w:val="26"/>
        </w:rPr>
      </w:pPr>
      <w:r>
        <w:rPr>
          <w:noProof/>
          <w:lang w:eastAsia="es-CO"/>
        </w:rPr>
        <w:drawing>
          <wp:inline distT="0" distB="0" distL="0" distR="0" wp14:anchorId="5BB7103E" wp14:editId="78592E81">
            <wp:extent cx="4012442" cy="2792997"/>
            <wp:effectExtent l="0" t="0" r="7620" b="762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021324" cy="2799180"/>
                    </a:xfrm>
                    <a:prstGeom prst="rect">
                      <a:avLst/>
                    </a:prstGeom>
                  </pic:spPr>
                </pic:pic>
              </a:graphicData>
            </a:graphic>
          </wp:inline>
        </w:drawing>
      </w:r>
    </w:p>
    <w:p w14:paraId="02981206" w14:textId="6EC72000" w:rsidR="009B456F" w:rsidRDefault="009B456F" w:rsidP="009B456F">
      <w:pPr>
        <w:spacing w:line="240" w:lineRule="auto"/>
        <w:jc w:val="center"/>
      </w:pPr>
      <w:r>
        <w:rPr>
          <w:b/>
        </w:rPr>
        <w:t>Figura 5-35</w:t>
      </w:r>
      <w:r w:rsidRPr="00ED602A">
        <w:rPr>
          <w:b/>
        </w:rPr>
        <w:t>:</w:t>
      </w:r>
      <w:r>
        <w:t xml:space="preserve"> coordenadas reportadas por el arduino en pruebas de alcance.</w:t>
      </w:r>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1613505C" w14:textId="0DD2F6EC" w:rsidR="00726C0F" w:rsidRDefault="00726C0F" w:rsidP="00B03044">
      <w:pPr>
        <w:rPr>
          <w:rFonts w:eastAsiaTheme="majorEastAsia" w:cstheme="majorBidi"/>
          <w:b/>
          <w:bCs/>
          <w:sz w:val="32"/>
          <w:szCs w:val="26"/>
        </w:rPr>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1965" cy="3403600"/>
                    </a:xfrm>
                    <a:prstGeom prst="rect">
                      <a:avLst/>
                    </a:prstGeom>
                  </pic:spPr>
                </pic:pic>
              </a:graphicData>
            </a:graphic>
          </wp:inline>
        </w:drawing>
      </w:r>
    </w:p>
    <w:p w14:paraId="0335DC33" w14:textId="266FDFFB" w:rsidR="00A17038" w:rsidRDefault="00A33F19" w:rsidP="00A17038">
      <w:pPr>
        <w:spacing w:line="240" w:lineRule="auto"/>
        <w:jc w:val="center"/>
      </w:pPr>
      <w:r>
        <w:rPr>
          <w:b/>
        </w:rPr>
        <w:t>Figura 5-36</w:t>
      </w:r>
      <w:r w:rsidR="00A17038">
        <w:rPr>
          <w:b/>
        </w:rPr>
        <w:t xml:space="preserve">: </w:t>
      </w:r>
      <w:r w:rsidR="00A17038">
        <w:t>distancia aproximada de alcance usando el circuito de arduino.</w:t>
      </w:r>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B03044">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B03044">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0DE88CC9" w14:textId="2D6DC367" w:rsidR="00B03044" w:rsidRDefault="00B03044" w:rsidP="00A33F19">
      <w:pPr>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2A8F66C6" w14:textId="638EADE4" w:rsidR="00A33F19" w:rsidRDefault="00A33F19" w:rsidP="00A33F19">
      <w:pPr>
        <w:spacing w:line="240" w:lineRule="auto"/>
        <w:jc w:val="center"/>
      </w:pPr>
      <w:r>
        <w:rPr>
          <w:b/>
        </w:rPr>
        <w:t>Figura 5-3</w:t>
      </w:r>
      <w:r w:rsidR="00D43722">
        <w:rPr>
          <w:b/>
        </w:rPr>
        <w:t>7</w:t>
      </w:r>
      <w:r>
        <w:rPr>
          <w:b/>
        </w:rPr>
        <w:t xml:space="preserve">: </w:t>
      </w:r>
      <w:r>
        <w:t>imagen de Dragino emitiendo señal y antena apuntando en dirección al Gateway ubicado en el edificio que se ve en la parte posterior.</w:t>
      </w:r>
    </w:p>
    <w:p w14:paraId="1C169CF0" w14:textId="77777777" w:rsidR="00A33F19" w:rsidRPr="00B03044" w:rsidRDefault="00A33F19" w:rsidP="00A33F19">
      <w:pPr>
        <w:jc w:val="center"/>
      </w:pPr>
    </w:p>
    <w:p w14:paraId="18B46371" w14:textId="10AE3A3A" w:rsidR="00B03044" w:rsidRDefault="00555622" w:rsidP="00A33F19">
      <w:pPr>
        <w:jc w:val="center"/>
      </w:pPr>
      <w:r>
        <w:rPr>
          <w:noProof/>
          <w:lang w:eastAsia="es-CO"/>
        </w:rPr>
        <w:drawing>
          <wp:inline distT="0" distB="0" distL="0" distR="0" wp14:anchorId="06FC72E1" wp14:editId="651AECAC">
            <wp:extent cx="4326341" cy="3562230"/>
            <wp:effectExtent l="0" t="0" r="0" b="63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30776" cy="3565882"/>
                    </a:xfrm>
                    <a:prstGeom prst="rect">
                      <a:avLst/>
                    </a:prstGeom>
                  </pic:spPr>
                </pic:pic>
              </a:graphicData>
            </a:graphic>
          </wp:inline>
        </w:drawing>
      </w:r>
    </w:p>
    <w:p w14:paraId="3FF02623" w14:textId="0C26DD0D" w:rsidR="00A33F19" w:rsidRDefault="00D43722" w:rsidP="00A33F19">
      <w:pPr>
        <w:spacing w:line="240" w:lineRule="auto"/>
        <w:jc w:val="center"/>
      </w:pPr>
      <w:r>
        <w:rPr>
          <w:b/>
        </w:rPr>
        <w:t>Figura 5-38</w:t>
      </w:r>
      <w:r w:rsidR="00A33F19">
        <w:rPr>
          <w:b/>
        </w:rPr>
        <w:t xml:space="preserve">: </w:t>
      </w:r>
      <w:r w:rsidR="00A33F19">
        <w:t>imagen de Dragino emitiendo señal y antena apuntando en dirección al Gateway ubicado en el edificio que se ve en la parte posterior.</w:t>
      </w:r>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F1DB41A" w14:textId="60E43698" w:rsidR="00B03044" w:rsidRDefault="00B03044" w:rsidP="00D43722">
      <w:pPr>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38035" cy="3688170"/>
                    </a:xfrm>
                    <a:prstGeom prst="rect">
                      <a:avLst/>
                    </a:prstGeom>
                  </pic:spPr>
                </pic:pic>
              </a:graphicData>
            </a:graphic>
          </wp:inline>
        </w:drawing>
      </w:r>
    </w:p>
    <w:p w14:paraId="7E3D2989" w14:textId="5C9F6C54" w:rsidR="00B03044" w:rsidRPr="00B03044" w:rsidRDefault="00D43722" w:rsidP="00D43722">
      <w:pPr>
        <w:spacing w:line="240" w:lineRule="auto"/>
        <w:jc w:val="center"/>
      </w:pPr>
      <w:r>
        <w:rPr>
          <w:b/>
        </w:rPr>
        <w:t xml:space="preserve">Figura 5-39: </w:t>
      </w:r>
      <w:r>
        <w:t xml:space="preserve">distancia aproximada de alcance usando el circuito </w:t>
      </w:r>
      <w:r w:rsidR="00256A8C">
        <w:t>D</w:t>
      </w:r>
      <w:r>
        <w:t>ragino.</w:t>
      </w:r>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2A5D159F"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del promedio de altura de los edificios de la zona</w:t>
      </w:r>
      <w:r w:rsidR="00DD561A">
        <w:t>,</w:t>
      </w:r>
      <w:r w:rsidR="00D43722">
        <w:t xml:space="preserve"> para que exista una línea de visión directa entre ellos y los dispositivos de medición</w:t>
      </w:r>
      <w:r w:rsidR="00DD561A">
        <w:t>,</w:t>
      </w:r>
      <w:r w:rsidR="00D43722">
        <w:t xml:space="preserve"> de manera que 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527C21B6" w:rsidR="007B3BAF" w:rsidRPr="00A74593" w:rsidRDefault="000E5E47" w:rsidP="0063659E">
      <w:pPr>
        <w:pStyle w:val="Ttulo1"/>
      </w:pPr>
      <w:bookmarkStart w:id="57" w:name="_Ref256694028"/>
      <w:bookmarkStart w:id="58" w:name="_Toc42252793"/>
      <w:r w:rsidRPr="00A74593">
        <w:lastRenderedPageBreak/>
        <w:t>C</w:t>
      </w:r>
      <w:r w:rsidR="008526DA" w:rsidRPr="00A74593">
        <w:t xml:space="preserve">apítulo </w:t>
      </w:r>
      <w:bookmarkEnd w:id="57"/>
      <w:bookmarkEnd w:id="58"/>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12"/>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658A6FB1" w14:textId="7BD5802D" w:rsidR="001968A3" w:rsidRPr="001968A3" w:rsidRDefault="00A74593" w:rsidP="001968A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1968A3">
      <w:pPr>
        <w:spacing w:line="240" w:lineRule="auto"/>
        <w:ind w:left="576"/>
        <w:rPr>
          <w:rStyle w:val="Textoennegrita"/>
          <w:rFonts w:cs="Arial"/>
          <w:b/>
          <w:bCs w:val="0"/>
          <w:sz w:val="22"/>
        </w:rPr>
      </w:pPr>
      <w:r w:rsidRPr="001968A3">
        <w:rPr>
          <w:rFonts w:cs="Arial"/>
          <w:i/>
          <w:szCs w:val="24"/>
        </w:rPr>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r>
        <w:rPr>
          <w:rFonts w:eastAsiaTheme="minorEastAsia"/>
        </w:rPr>
        <w:t>d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t>Esta función se codifico usando python de la siguiente manera</w:t>
      </w:r>
    </w:p>
    <w:p w14:paraId="75506DBD" w14:textId="4BC4857C" w:rsidR="000110D8" w:rsidRDefault="003437B3">
      <w:r>
        <w:rPr>
          <w:noProof/>
          <w:lang w:eastAsia="es-CO"/>
        </w:rPr>
        <w:lastRenderedPageBreak/>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8858D0" w:rsidRDefault="008858D0"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8858D0" w:rsidRPr="00F864C1"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8858D0" w:rsidRPr="00CC65E6" w:rsidRDefault="008858D0">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8858D0" w:rsidRDefault="008858D0"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8858D0" w:rsidRPr="00F864C1"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8858D0" w:rsidRPr="00CC65E6" w:rsidRDefault="008858D0"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8858D0" w:rsidRPr="00CC65E6" w:rsidRDefault="008858D0">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 xml:space="preserve">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lastRenderedPageBreak/>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Otro de los análisis que se hicieron fue la agrupación del promedio de volumen de las cargas por años de donde surgio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lastRenderedPageBreak/>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lastRenderedPageBreak/>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r w:rsidRPr="00683E27">
        <w:rPr>
          <w:rFonts w:ascii="Times New Roman" w:eastAsia="Times New Roman" w:hAnsi="Times New Roman" w:cs="Times New Roman"/>
          <w:sz w:val="24"/>
          <w:szCs w:val="24"/>
          <w:lang w:eastAsia="es-CO"/>
        </w:rPr>
        <w:t>Ideca-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estan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 xml:space="preserve">como densidad poblacional, hábitos de consumo, </w:t>
      </w:r>
      <w:r w:rsidR="0043276B">
        <w:lastRenderedPageBreak/>
        <w:t>estrategias de reciclaje diferente</w:t>
      </w:r>
      <w:r>
        <w:t xml:space="preserve"> y por lo tanto su comportamiento también </w:t>
      </w:r>
      <w:r w:rsidR="0043276B">
        <w:t>será</w:t>
      </w:r>
      <w:r>
        <w:t xml:space="preserve"> diferente</w:t>
      </w:r>
      <w:r w:rsidR="0043276B">
        <w:t>.</w:t>
      </w:r>
      <w:r>
        <w:t xml:space="preserve"> </w:t>
      </w:r>
      <w:r w:rsidR="0043276B">
        <w:t>S</w:t>
      </w:r>
      <w:r>
        <w:t>e</w:t>
      </w:r>
      <w:r w:rsidR="0043276B">
        <w:t xml:space="preserve"> </w:t>
      </w:r>
      <w:r>
        <w:t xml:space="preserve">generaron números entre 1 y 100 que representan el porcentaje de llenado en los contenedores, para ello se usaron la función Next Gaussian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21FA110" w:rsidR="00EC7B98" w:rsidRDefault="00375D33" w:rsidP="006D3153">
      <w:pPr>
        <w:jc w:val="center"/>
      </w:pPr>
      <w:r>
        <w:rPr>
          <w:noProof/>
          <w:lang w:eastAsia="es-CO"/>
        </w:rPr>
        <w:drawing>
          <wp:inline distT="0" distB="0" distL="0" distR="0" wp14:anchorId="7272CE42" wp14:editId="7CAA0030">
            <wp:extent cx="4367284" cy="3281322"/>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373198" cy="3285765"/>
                    </a:xfrm>
                    <a:prstGeom prst="rect">
                      <a:avLst/>
                    </a:prstGeom>
                  </pic:spPr>
                </pic:pic>
              </a:graphicData>
            </a:graphic>
          </wp:inline>
        </w:drawing>
      </w:r>
    </w:p>
    <w:p w14:paraId="0EBA9F77" w14:textId="3C7AF5CB" w:rsidR="006D3153" w:rsidRDefault="009370C9" w:rsidP="006D3153">
      <w:pPr>
        <w:jc w:val="center"/>
      </w:pPr>
      <w:r>
        <w:rPr>
          <w:b/>
        </w:rPr>
        <w:lastRenderedPageBreak/>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1529DAFA" w:rsidR="006D3153" w:rsidRDefault="00375D33" w:rsidP="006D3153">
      <w:pPr>
        <w:jc w:val="center"/>
      </w:pPr>
      <w:r>
        <w:rPr>
          <w:noProof/>
          <w:lang w:eastAsia="es-CO"/>
        </w:rPr>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4250690"/>
                    </a:xfrm>
                    <a:prstGeom prst="rect">
                      <a:avLst/>
                    </a:prstGeom>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3"/>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 xml:space="preserve">segundo las </w:t>
      </w:r>
      <w:r w:rsidR="005C506C">
        <w:lastRenderedPageBreak/>
        <w:t>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6479359"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347647">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356837"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lastRenderedPageBreak/>
        <w:t>“Este camión compactador es más grande que sus predecesores, con lo que se pasó de una capacidad de 22,86 metros cúbicos de basuras a 29 metros cúbicos.</w:t>
      </w:r>
      <w:r w:rsidRPr="000A60D3">
        <w:rPr>
          <w:rFonts w:asciiTheme="minorHAnsi" w:hAnsiTheme="minorHAnsi"/>
          <w:i/>
        </w:rPr>
        <w:br/>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2"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sobre la versión original del codigo</w:t>
      </w:r>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la función de eficiencia se calculó 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6C4AC3FC" w14:textId="1C96A7EE" w:rsidR="00747C68" w:rsidRDefault="00747C68" w:rsidP="002E230F">
      <w:pPr>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2220E8F" w:rsidR="002E230F" w:rsidRDefault="00375D33" w:rsidP="002E230F">
      <w:pPr>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3491865"/>
                    </a:xfrm>
                    <a:prstGeom prst="rect">
                      <a:avLst/>
                    </a:prstGeom>
                  </pic:spPr>
                </pic:pic>
              </a:graphicData>
            </a:graphic>
          </wp:inline>
        </w:drawing>
      </w:r>
    </w:p>
    <w:p w14:paraId="7396481D" w14:textId="7582D6D6" w:rsidR="002E230F" w:rsidRDefault="002E230F" w:rsidP="002E230F">
      <w:pPr>
        <w:jc w:val="center"/>
      </w:pPr>
      <w:r>
        <w:rPr>
          <w:b/>
        </w:rPr>
        <w:t xml:space="preserve">Figura </w:t>
      </w:r>
      <w:r w:rsidR="00E44D2F">
        <w:rPr>
          <w:b/>
        </w:rPr>
        <w:t>6-17</w:t>
      </w:r>
      <w:r w:rsidRPr="00ED602A">
        <w:rPr>
          <w:b/>
        </w:rPr>
        <w:t>:</w:t>
      </w:r>
      <w:r>
        <w:t xml:space="preserve"> calles pr</w:t>
      </w:r>
      <w:r w:rsidR="00375D33">
        <w:t>iorizadas agrupadas usando K = 9</w:t>
      </w:r>
    </w:p>
    <w:p w14:paraId="0F1C1855" w14:textId="35DDA166" w:rsidR="00B50565" w:rsidRDefault="002E230F">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468063BC" w14:textId="41F0EDDF" w:rsidR="00585C10" w:rsidRPr="0036518B" w:rsidRDefault="00585C10" w:rsidP="00A74593">
      <w:pPr>
        <w:pStyle w:val="Ttulo1"/>
        <w:rPr>
          <w:rStyle w:val="Textoennegrita"/>
          <w:rFonts w:eastAsiaTheme="majorEastAsia"/>
          <w:kern w:val="0"/>
          <w:sz w:val="32"/>
          <w:szCs w:val="32"/>
          <w:lang w:val="es-CO" w:eastAsia="en-US"/>
        </w:rPr>
      </w:pPr>
      <w:r>
        <w:lastRenderedPageBreak/>
        <w:t xml:space="preserve">Capítulo 5: Generación de Rutas de </w:t>
      </w:r>
      <w:r w:rsidRPr="0036518B">
        <w:rPr>
          <w:bCs w:val="0"/>
        </w:rPr>
        <w:t>Recolección</w:t>
      </w:r>
    </w:p>
    <w:p w14:paraId="776DED46" w14:textId="1C5E9A1A" w:rsidR="0036518B" w:rsidRDefault="0036518B" w:rsidP="0036518B">
      <w:pPr>
        <w:pStyle w:val="Ttulo2"/>
        <w:rPr>
          <w:rStyle w:val="Textoennegrita"/>
          <w:rFonts w:cs="Arial"/>
          <w:bCs/>
          <w:sz w:val="32"/>
          <w:szCs w:val="32"/>
        </w:rPr>
      </w:pPr>
      <w:r w:rsidRPr="0036518B">
        <w:rPr>
          <w:rStyle w:val="Textoennegrita"/>
          <w:rFonts w:cs="Arial"/>
          <w:bCs/>
          <w:sz w:val="32"/>
          <w:szCs w:val="32"/>
        </w:rPr>
        <w:t xml:space="preserve">Problema del enrutamiento de vehículos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Beltrami &amp; Bodin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Gottinger,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2A66636F" w14:textId="662C64A9" w:rsidR="00430D03" w:rsidRDefault="00430D03" w:rsidP="00286117">
      <w:pPr>
        <w:jc w:val="both"/>
      </w:pPr>
      <w:r>
        <w:t>Para el cálculo</w:t>
      </w:r>
      <w:r w:rsidR="00BD7E43">
        <w:t xml:space="preserve"> de las rutas </w:t>
      </w:r>
      <w:r w:rsidR="00137E66">
        <w:t xml:space="preserve">se encontró </w:t>
      </w:r>
      <w:r>
        <w:t xml:space="preserve">una matriz de distancias sobre la cual se aplicó un algoritmo de combinatoria </w:t>
      </w:r>
      <w:r w:rsidR="00BD7E43">
        <w:t>en el que se calculan las distancias</w:t>
      </w:r>
      <w:r w:rsidR="00137E66">
        <w:t xml:space="preserve"> euclidianas</w:t>
      </w:r>
      <w:r w:rsidR="00BD7E43">
        <w:t xml:space="preserve"> entre las paradas</w:t>
      </w:r>
      <w:r>
        <w:t xml:space="preserve"> o contenedores</w:t>
      </w:r>
      <w:r w:rsidR="00137E66">
        <w:t>, como resultado de la</w:t>
      </w:r>
      <w:r w:rsidR="00BD7E43">
        <w:t xml:space="preserve"> combinatoria</w:t>
      </w:r>
      <w:r w:rsidR="00137E66">
        <w:t>, se evalúa</w:t>
      </w:r>
      <w:r w:rsidR="00BD7E43">
        <w:t xml:space="preserve"> un numero finito de posibles soluciones</w:t>
      </w:r>
      <w:r>
        <w:t>,</w:t>
      </w:r>
      <w:r w:rsidR="00BD7E43">
        <w:t xml:space="preserve"> hasta que se encuentra un óptimo local que reduce la distancia global del recorrido, sin afectar las restricciones locales de las paradas ni de los vehículos, </w:t>
      </w:r>
      <w:r w:rsidR="00137E66">
        <w:t>particularmente la</w:t>
      </w:r>
      <w:r w:rsidR="00BD7E43">
        <w:t xml:space="preserve"> capacidad de carga.</w:t>
      </w:r>
      <w:r>
        <w:t xml:space="preserve"> </w:t>
      </w:r>
      <w:r w:rsidR="00BD7E43">
        <w:t>P</w:t>
      </w:r>
      <w:r>
        <w:t xml:space="preserve">ara </w:t>
      </w:r>
      <w:r w:rsidR="00137E66">
        <w:t>ello</w:t>
      </w:r>
      <w:r>
        <w:t xml:space="preserve"> se usó servicio </w:t>
      </w:r>
      <w:r w:rsidR="00BD7E43">
        <w:t>gratuito</w:t>
      </w:r>
      <w:r>
        <w:t xml:space="preserve"> enrutamiento llamado Open Route Service, el resultado se persistió en la base de datos del sistema de manera que pudiera ser consultado posteriormente por una aplicación.</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r>
        <w:rPr>
          <w:rStyle w:val="Textoennegrita"/>
          <w:rFonts w:cs="Arial"/>
          <w:bCs/>
          <w:sz w:val="32"/>
          <w:szCs w:val="32"/>
        </w:rPr>
        <w:lastRenderedPageBreak/>
        <w:t>Open Route Service</w:t>
      </w:r>
      <w:r w:rsidR="0020557C">
        <w:rPr>
          <w:rStyle w:val="Textoennegrita"/>
          <w:rFonts w:cs="Arial"/>
          <w:bCs/>
          <w:sz w:val="32"/>
          <w:szCs w:val="32"/>
        </w:rPr>
        <w:t xml:space="preserve"> ORS</w:t>
      </w:r>
    </w:p>
    <w:p w14:paraId="7FA5BC1C" w14:textId="2FDC2652" w:rsidR="0020557C" w:rsidRPr="0020557C" w:rsidRDefault="0020557C" w:rsidP="0020557C">
      <w:pPr>
        <w:jc w:val="both"/>
      </w:pPr>
      <w:r>
        <w:t>ORS ofrece varios servicios pensados para facilitar la planeación de viajes e incluidos servicios de mapas compuestos por un gran conjunto d</w:t>
      </w:r>
      <w:r w:rsidR="00137E66">
        <w:t>e datos de imágenes satelitales, asi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erreno en geografías complejas y el servicio que se usara en este proyecto que es el de optimización.</w:t>
      </w:r>
    </w:p>
    <w:p w14:paraId="2FE1DE1D" w14:textId="77777777" w:rsidR="00FC1DB5" w:rsidRDefault="00B50565" w:rsidP="00FC1DB5">
      <w:pPr>
        <w:pStyle w:val="Ttulo2"/>
        <w:rPr>
          <w:rStyle w:val="Textoennegrita"/>
          <w:rFonts w:cs="Arial"/>
          <w:sz w:val="32"/>
          <w:szCs w:val="32"/>
        </w:rPr>
      </w:pPr>
      <w:r>
        <w:rPr>
          <w:rStyle w:val="Textoennegrita"/>
          <w:rFonts w:cs="Arial"/>
          <w:sz w:val="32"/>
          <w:szCs w:val="32"/>
        </w:rPr>
        <w:t>S</w:t>
      </w:r>
      <w:r w:rsidRPr="00B50565">
        <w:rPr>
          <w:rStyle w:val="Textoennegrita"/>
          <w:rFonts w:cs="Arial"/>
          <w:sz w:val="32"/>
          <w:szCs w:val="32"/>
        </w:rPr>
        <w:t>ervicio de rutas</w:t>
      </w:r>
    </w:p>
    <w:p w14:paraId="15700FE6" w14:textId="36EDB704" w:rsidR="00FC1DB5" w:rsidRDefault="00FC1DB5" w:rsidP="00FC1DB5">
      <w:pPr>
        <w:jc w:val="both"/>
      </w:pPr>
      <w:r>
        <w:t>De acuerdo con la descripción de la página</w:t>
      </w:r>
      <w:r w:rsidR="00AE5A79">
        <w:t xml:space="preserve"> ORS</w:t>
      </w:r>
      <w:r>
        <w:t>,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921A72">
        <w:rPr>
          <w:rFonts w:ascii="Times New Roman" w:eastAsia="Times New Roman" w:hAnsi="Times New Roman" w:cs="Times New Roman"/>
          <w:sz w:val="24"/>
          <w:szCs w:val="24"/>
          <w:lang w:eastAsia="es-CO"/>
        </w:rPr>
        <w:t>O.R.S. 2019</w:t>
      </w:r>
      <w:r>
        <w:t>)</w:t>
      </w:r>
    </w:p>
    <w:p w14:paraId="071E9F62" w14:textId="2450272D" w:rsidR="00FC1DB5" w:rsidRDefault="00FC1DB5" w:rsidP="00FC1DB5">
      <w:pPr>
        <w:jc w:val="both"/>
      </w:pPr>
      <w:r>
        <w:t>Se debe tener en cuenta que para este caso particular se deben enviar múltiples vehículos de manera que el resultado del servicio sea la ruta optimizada para toda la flota de vehículos, cada una de las paradas que indican un</w:t>
      </w:r>
      <w:r w:rsidR="00AE5A79">
        <w:t xml:space="preserve"> punto de recolección o entrega se debe definir como una tarea, </w:t>
      </w:r>
      <w:r>
        <w:t xml:space="preserve">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r>
        <w:rPr>
          <w:rStyle w:val="Textoennegrita"/>
          <w:rFonts w:cs="Arial"/>
          <w:sz w:val="32"/>
          <w:szCs w:val="32"/>
        </w:rPr>
        <w:lastRenderedPageBreak/>
        <w:t>Implementación.</w:t>
      </w:r>
      <w:r w:rsidR="00B50565" w:rsidRPr="00B50565">
        <w:rPr>
          <w:rStyle w:val="Textoennegrita"/>
          <w:rFonts w:cs="Arial"/>
          <w:sz w:val="32"/>
          <w:szCs w:val="32"/>
        </w:rPr>
        <w:t xml:space="preserve"> </w:t>
      </w:r>
    </w:p>
    <w:p w14:paraId="69278A7E" w14:textId="32EF13EB" w:rsidR="00921A72" w:rsidRDefault="00FC1DB5" w:rsidP="00921A72">
      <w:r>
        <w:t>Para poder usar los servicios de ORS se debe crear una cuenta de usuario, configurar una aplicación y un token</w:t>
      </w:r>
    </w:p>
    <w:p w14:paraId="18DBE149" w14:textId="5F8AC040" w:rsidR="00FC1DB5" w:rsidRDefault="00FC1DB5" w:rsidP="00921A72">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1430020"/>
                    </a:xfrm>
                    <a:prstGeom prst="rect">
                      <a:avLst/>
                    </a:prstGeom>
                  </pic:spPr>
                </pic:pic>
              </a:graphicData>
            </a:graphic>
          </wp:inline>
        </w:drawing>
      </w:r>
    </w:p>
    <w:p w14:paraId="6665AD26" w14:textId="502830CE" w:rsidR="00FC1DB5" w:rsidRDefault="00FC1DB5" w:rsidP="00FC1DB5">
      <w:pPr>
        <w:jc w:val="center"/>
      </w:pPr>
      <w:r>
        <w:rPr>
          <w:b/>
        </w:rPr>
        <w:t>Figura 7-1</w:t>
      </w:r>
      <w:r w:rsidRPr="00ED602A">
        <w:rPr>
          <w:b/>
        </w:rPr>
        <w:t>:</w:t>
      </w:r>
      <w:r>
        <w:t xml:space="preserve"> token generado para consumo del API ORS en generación de rutas.</w:t>
      </w:r>
    </w:p>
    <w:p w14:paraId="0B597C9D" w14:textId="77777777" w:rsidR="00FC1DB5" w:rsidRDefault="00FC1DB5" w:rsidP="00790CD5">
      <w:pPr>
        <w:jc w:val="both"/>
      </w:pPr>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2CE01496" w14:textId="3B8F0FA8" w:rsidR="000B73C2" w:rsidRDefault="000B73C2" w:rsidP="00921A72">
      <w:r>
        <w:rPr>
          <w:noProof/>
          <w:lang w:eastAsia="es-CO"/>
        </w:rPr>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08CB3576" w14:textId="40F31330" w:rsidR="000B73C2" w:rsidRDefault="000B73C2" w:rsidP="000B73C2">
      <w:pPr>
        <w:jc w:val="center"/>
      </w:pPr>
      <w:r>
        <w:rPr>
          <w:b/>
        </w:rPr>
        <w:t>Figura 7-2</w:t>
      </w:r>
      <w:r w:rsidRPr="00ED602A">
        <w:rPr>
          <w:b/>
        </w:rPr>
        <w:t>:</w:t>
      </w:r>
      <w:r>
        <w:t xml:space="preserve"> inclusión del botón para calcular rutas en la aplicación Web.</w:t>
      </w:r>
    </w:p>
    <w:p w14:paraId="5D6A6704" w14:textId="250B8E49" w:rsidR="000B73C2" w:rsidRDefault="000B73C2" w:rsidP="000B73C2">
      <w:r>
        <w:t xml:space="preserve">Luego se totaliza el volumen aproximado (VolAp)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DD74E20" w14:textId="3EC39995"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 contenido de los contenedores.</w:t>
      </w:r>
    </w:p>
    <w:p w14:paraId="5647AFB2" w14:textId="77777777" w:rsidR="000B73C2" w:rsidRDefault="000B73C2" w:rsidP="000B73C2">
      <w:pPr>
        <w:rPr>
          <w:rFonts w:eastAsiaTheme="minorEastAsia"/>
        </w:rPr>
      </w:pPr>
    </w:p>
    <w:p w14:paraId="172C1CF4" w14:textId="248A184A" w:rsidR="000B73C2" w:rsidRDefault="000B73C2" w:rsidP="000B73C2">
      <w:pPr>
        <w:rPr>
          <w:rFonts w:eastAsiaTheme="minorEastAsia"/>
        </w:rPr>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1623695"/>
                    </a:xfrm>
                    <a:prstGeom prst="rect">
                      <a:avLst/>
                    </a:prstGeom>
                  </pic:spPr>
                </pic:pic>
              </a:graphicData>
            </a:graphic>
          </wp:inline>
        </w:drawing>
      </w:r>
    </w:p>
    <w:p w14:paraId="0E15C61F" w14:textId="0EC21E7B" w:rsidR="000B73C2" w:rsidRDefault="000B73C2" w:rsidP="000B73C2">
      <w:pPr>
        <w:jc w:val="center"/>
      </w:pPr>
      <w:r>
        <w:rPr>
          <w:b/>
        </w:rPr>
        <w:t>Figura 7-3</w:t>
      </w:r>
      <w:r w:rsidRPr="00ED602A">
        <w:rPr>
          <w:b/>
        </w:rPr>
        <w:t>:</w:t>
      </w:r>
      <w:r>
        <w:t xml:space="preserve"> Configuración de prueba del servicio de enrutamiento.</w:t>
      </w:r>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CB5850E" w14:textId="367D6D81" w:rsidR="00CB5D80" w:rsidRDefault="00CB5D80" w:rsidP="00B50565">
      <w:r>
        <w:rPr>
          <w:noProof/>
          <w:lang w:eastAsia="es-CO"/>
        </w:rPr>
        <w:drawing>
          <wp:inline distT="0" distB="0" distL="0" distR="0" wp14:anchorId="04DEB98B" wp14:editId="084FC3EA">
            <wp:extent cx="5561965" cy="3178810"/>
            <wp:effectExtent l="0" t="0" r="635" b="254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561965" cy="3178810"/>
                    </a:xfrm>
                    <a:prstGeom prst="rect">
                      <a:avLst/>
                    </a:prstGeom>
                  </pic:spPr>
                </pic:pic>
              </a:graphicData>
            </a:graphic>
          </wp:inline>
        </w:drawing>
      </w:r>
    </w:p>
    <w:p w14:paraId="52A7B86C" w14:textId="16EB179E" w:rsidR="00983E5F" w:rsidRDefault="00983E5F" w:rsidP="00983E5F">
      <w:pPr>
        <w:jc w:val="center"/>
      </w:pPr>
      <w:r>
        <w:rPr>
          <w:b/>
        </w:rPr>
        <w:t>Figura 7-4</w:t>
      </w:r>
      <w:r w:rsidRPr="00ED602A">
        <w:rPr>
          <w:b/>
        </w:rPr>
        <w:t>:</w:t>
      </w:r>
      <w:r>
        <w:t xml:space="preserve"> Respuesta del servicio de enrutamiento.</w:t>
      </w:r>
    </w:p>
    <w:p w14:paraId="722D65CF" w14:textId="30624D9B" w:rsidR="00983E5F" w:rsidRDefault="00790CD5" w:rsidP="00790CD5">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177BC22E" w14:textId="77777777" w:rsidR="00B50565" w:rsidRPr="00B50565" w:rsidRDefault="00B50565" w:rsidP="00B50565"/>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1F5BBF26" w14:textId="77777777" w:rsidR="003A5B8E" w:rsidRDefault="007623F4" w:rsidP="003A5B8E">
      <w:pPr>
        <w:jc w:val="both"/>
        <w:rPr>
          <w:lang w:val="es-ES" w:eastAsia="es-CO"/>
        </w:rPr>
      </w:pPr>
      <w:r>
        <w:rPr>
          <w:lang w:val="es-ES" w:eastAsia="es-CO"/>
        </w:rPr>
        <w:t xml:space="preserve">Como interfaz para visualización de las rutas se pensó en una aplicación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1A2A4341" w:rsidR="0056135B" w:rsidRDefault="00963B75" w:rsidP="0056135B">
      <w:pPr>
        <w:jc w:val="both"/>
        <w:rPr>
          <w:lang w:val="es-ES" w:eastAsia="es-CO"/>
        </w:rPr>
      </w:pPr>
      <w:r>
        <w:rPr>
          <w:lang w:val="es-ES" w:eastAsia="es-CO"/>
        </w:rPr>
        <w:t>Dada la naturaleza geográfica del sist</w:t>
      </w:r>
      <w:r w:rsidR="00A22453">
        <w:rPr>
          <w:lang w:val="es-ES" w:eastAsia="es-CO"/>
        </w:rPr>
        <w:t>ema de información 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r>
        <w:rPr>
          <w:lang w:val="es-ES" w:eastAsia="es-CO"/>
        </w:rPr>
        <w:t xml:space="preserve">8.1. </w:t>
      </w:r>
      <w:r w:rsidR="00B50565" w:rsidRPr="001C6BAE">
        <w:rPr>
          <w:rStyle w:val="Textoennegrita"/>
          <w:sz w:val="32"/>
          <w:szCs w:val="32"/>
        </w:rPr>
        <w:t xml:space="preserve"> Flutter</w:t>
      </w:r>
      <w:r w:rsidR="007623F4">
        <w:rPr>
          <w:rStyle w:val="Textoennegrita"/>
          <w:sz w:val="32"/>
          <w:szCs w:val="32"/>
        </w:rPr>
        <w:t>:</w:t>
      </w:r>
    </w:p>
    <w:p w14:paraId="1C378EAA" w14:textId="660C3AE8" w:rsidR="002F780A" w:rsidRDefault="0056135B" w:rsidP="002F780A">
      <w:pPr>
        <w:jc w:val="both"/>
      </w:pPr>
      <w:r>
        <w:t>Flutter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maquina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flutter se llaman widgets y son componentes modulares que se pueden reutilizar </w:t>
      </w:r>
      <w:r w:rsidR="009F1A65">
        <w:t>a lo largo de la aplicación</w:t>
      </w:r>
      <w:r>
        <w:t xml:space="preserve">, el kit dispone de una gran cantidad de widgets con los que se puede empezar a construir aplicaciones móviles, pero le da la opción al usuario crear sus propios widgets según sus necesidades haciendo que el </w:t>
      </w:r>
      <w:r w:rsidR="009F1A65">
        <w:t>framework</w:t>
      </w:r>
      <w:r>
        <w:t xml:space="preserve"> sea muy flexible. </w:t>
      </w:r>
    </w:p>
    <w:p w14:paraId="4FF491B7" w14:textId="77777777" w:rsidR="00147D60" w:rsidRDefault="009F1A65" w:rsidP="002F780A">
      <w:pPr>
        <w:jc w:val="both"/>
      </w:pPr>
      <w:r>
        <w:lastRenderedPageBreak/>
        <w:t>Una de las ventajas principales de Flutter es su carácter Abierto, su código es gratuito y está disponible online, de manera que cualquier desarrollador puede ver cómo está construido y adaptarlo para obtener mejores resultados, esta característica atrae muchos desarrolladores generando una comunidad. En tecnología las comunidades son uno de los aspectos determinantes en la evolución de una herramienta, pues existen problemas comunes que como comunidad se puede 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p>
    <w:p w14:paraId="7E3CC2ED" w14:textId="78CFC6FD" w:rsidR="009F1A65" w:rsidRDefault="00147D60" w:rsidP="00771327">
      <w:pPr>
        <w:pStyle w:val="Ttulo3"/>
        <w:jc w:val="both"/>
      </w:pPr>
      <w:r>
        <w:t>Instalación.</w:t>
      </w:r>
    </w:p>
    <w:p w14:paraId="75BDA7F0" w14:textId="00C7B7F8" w:rsidR="00147D60" w:rsidRDefault="00147D60" w:rsidP="00771327">
      <w:pPr>
        <w:jc w:val="both"/>
      </w:pPr>
      <w:r>
        <w:t>El kit se puede descargar de la página oficial</w:t>
      </w:r>
      <w:r>
        <w:rPr>
          <w:rStyle w:val="Refdenotaalpie"/>
        </w:rPr>
        <w:footnoteReference w:id="14"/>
      </w:r>
      <w:r>
        <w:t xml:space="preserve"> y descomprimirse en una de los directorios de nu</w:t>
      </w:r>
      <w:r w:rsidR="00771327">
        <w:t>estro equipo de cómputo, en</w:t>
      </w:r>
      <w:r>
        <w:t xml:space="preserve"> SO como Windows es necesario actualizar las variables de entorno para poder ejecutar las sentencia propias de Kit</w:t>
      </w:r>
      <w:r w:rsidR="00771327">
        <w:t>.</w:t>
      </w:r>
      <w:r>
        <w:t xml:space="preserve">Flutter dispone de una herramienta de diagnóstico que nos indica si nuestro equipo y sistema dispone de todo los requisitos para ejecutarse correctamente </w:t>
      </w:r>
      <w:r w:rsidR="00E04296">
        <w:t xml:space="preserve">o si es necesario realizar configuraciones adicionales </w:t>
      </w:r>
      <w:r w:rsidR="00771327">
        <w:t>antes de</w:t>
      </w:r>
      <w:r w:rsidR="00E04296">
        <w:t xml:space="preserve"> inicia</w:t>
      </w:r>
      <w:r w:rsidR="00771327">
        <w:t>r</w:t>
      </w:r>
      <w:r w:rsidR="00E04296">
        <w:t xml:space="preserve">, el comando es: </w:t>
      </w:r>
      <w:r w:rsidR="00E04296" w:rsidRPr="00E04296">
        <w:rPr>
          <w:b/>
        </w:rPr>
        <w:t>Flutter Doctor</w:t>
      </w:r>
      <w:r w:rsidR="00E04296">
        <w:rPr>
          <w:b/>
        </w:rPr>
        <w:t xml:space="preserve"> </w:t>
      </w:r>
      <w:r w:rsidR="00E04296">
        <w:t>y se ejecuta desde la interfaz de comando de nuestro sistema operativo</w:t>
      </w:r>
    </w:p>
    <w:p w14:paraId="4AF82D07" w14:textId="76B07C3B" w:rsidR="00D7298F" w:rsidRDefault="00D7298F" w:rsidP="00147D60">
      <w:r w:rsidRPr="00D7298F">
        <w:rPr>
          <w:noProof/>
          <w:lang w:eastAsia="es-CO"/>
        </w:rPr>
        <w:drawing>
          <wp:inline distT="0" distB="0" distL="0" distR="0" wp14:anchorId="5966B005" wp14:editId="1D445287">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71DB3EE4" w14:textId="08E9495D" w:rsidR="00D7298F" w:rsidRDefault="00D7298F" w:rsidP="00771327">
      <w:pPr>
        <w:jc w:val="center"/>
      </w:pPr>
      <w:r>
        <w:rPr>
          <w:b/>
        </w:rPr>
        <w:t>Figura 8-1</w:t>
      </w:r>
      <w:r w:rsidRPr="00ED602A">
        <w:rPr>
          <w:b/>
        </w:rPr>
        <w:t>:</w:t>
      </w:r>
      <w:r>
        <w:t xml:space="preserve"> comprobación de la instalación y los requisitos usando flutter doctor.</w:t>
      </w:r>
    </w:p>
    <w:p w14:paraId="6CD3E219" w14:textId="47F86A3B" w:rsidR="00E04296" w:rsidRDefault="00BE6866" w:rsidP="00147D60">
      <w:r>
        <w:t>Adicional a la instalación del Kit, para el desarrollo de aplicaciones es necesario instalar un emulador en el cual podamos probar el código que estamos haciendo, dado que en este caso se está desarrolla</w:t>
      </w:r>
      <w:r w:rsidR="00771327">
        <w:t>ndo una aplicación para android</w:t>
      </w:r>
      <w:r>
        <w:t xml:space="preserve"> usaremos un emulador con soporte para </w:t>
      </w:r>
      <w:r w:rsidR="00771327">
        <w:t>ese SO</w:t>
      </w:r>
      <w:r>
        <w:t>.</w:t>
      </w:r>
    </w:p>
    <w:p w14:paraId="4D977A22" w14:textId="7B04381F" w:rsidR="00BE6866" w:rsidRDefault="00BE6866" w:rsidP="00BE6866">
      <w:pPr>
        <w:jc w:val="center"/>
      </w:pPr>
      <w:r>
        <w:rPr>
          <w:noProof/>
          <w:lang w:eastAsia="es-CO"/>
        </w:rPr>
        <w:lastRenderedPageBreak/>
        <w:drawing>
          <wp:inline distT="0" distB="0" distL="0" distR="0" wp14:anchorId="6BE9F9DD" wp14:editId="30E496FC">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92728" cy="2178903"/>
                    </a:xfrm>
                    <a:prstGeom prst="rect">
                      <a:avLst/>
                    </a:prstGeom>
                  </pic:spPr>
                </pic:pic>
              </a:graphicData>
            </a:graphic>
          </wp:inline>
        </w:drawing>
      </w:r>
    </w:p>
    <w:p w14:paraId="7352F643" w14:textId="287DD348" w:rsidR="00BE6866" w:rsidRDefault="00D7298F" w:rsidP="00BE6866">
      <w:pPr>
        <w:jc w:val="center"/>
      </w:pPr>
      <w:r>
        <w:rPr>
          <w:b/>
        </w:rPr>
        <w:t>Figura 8</w:t>
      </w:r>
      <w:r w:rsidR="00BE6866">
        <w:rPr>
          <w:b/>
        </w:rPr>
        <w:t>-</w:t>
      </w:r>
      <w:r>
        <w:rPr>
          <w:b/>
        </w:rPr>
        <w:t>2</w:t>
      </w:r>
      <w:r w:rsidR="00BE6866" w:rsidRPr="00ED602A">
        <w:rPr>
          <w:b/>
        </w:rPr>
        <w:t>:</w:t>
      </w:r>
      <w:r w:rsidR="00BE6866">
        <w:t xml:space="preserve"> Emulador de Android elegido para el desarrollo.</w:t>
      </w:r>
    </w:p>
    <w:p w14:paraId="41C11F23" w14:textId="1E893304" w:rsidR="00BE6866" w:rsidRDefault="00BE6866" w:rsidP="00147D60">
      <w:r>
        <w:t>Finalmente se debe establecer un puerto de comunicación el compilador de flutter entre la máquina virtual del emulador para lo cual se usa un puente llamado Android Debug Bridge (ADB)</w:t>
      </w:r>
    </w:p>
    <w:p w14:paraId="3F042C15" w14:textId="0F94B7F8" w:rsidR="00BE6866" w:rsidRDefault="00BE6866" w:rsidP="00BE6866">
      <w:r>
        <w:rPr>
          <w:noProof/>
          <w:lang w:eastAsia="es-CO"/>
        </w:rPr>
        <w:drawing>
          <wp:inline distT="0" distB="0" distL="0" distR="0" wp14:anchorId="57625E43" wp14:editId="0C442BD0">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561965" cy="1043305"/>
                    </a:xfrm>
                    <a:prstGeom prst="rect">
                      <a:avLst/>
                    </a:prstGeom>
                  </pic:spPr>
                </pic:pic>
              </a:graphicData>
            </a:graphic>
          </wp:inline>
        </w:drawing>
      </w:r>
    </w:p>
    <w:p w14:paraId="3363605D" w14:textId="123D1DC3" w:rsidR="00BE6866" w:rsidRDefault="00BE6866" w:rsidP="00BE6866">
      <w:pPr>
        <w:jc w:val="center"/>
      </w:pPr>
      <w:r>
        <w:rPr>
          <w:b/>
        </w:rPr>
        <w:t xml:space="preserve">Figura </w:t>
      </w:r>
      <w:r w:rsidR="00D7298F">
        <w:rPr>
          <w:b/>
        </w:rPr>
        <w:t>8-3</w:t>
      </w:r>
      <w:r w:rsidRPr="00ED602A">
        <w:rPr>
          <w:b/>
        </w:rPr>
        <w:t>:</w:t>
      </w:r>
      <w:r>
        <w:t xml:space="preserve"> conexión del emulador usando ADB.</w:t>
      </w:r>
    </w:p>
    <w:p w14:paraId="299CE9D1" w14:textId="77777777" w:rsidR="00771327" w:rsidRDefault="00BE6866" w:rsidP="00771327">
      <w:pPr>
        <w:jc w:val="both"/>
      </w:pPr>
      <w:r>
        <w:t>Una vez configurado el ambiente de desa</w:t>
      </w:r>
      <w:r w:rsidR="007C3FB0">
        <w:t>rr</w:t>
      </w:r>
      <w:r>
        <w:t>o</w:t>
      </w:r>
      <w:r w:rsidR="007C3FB0">
        <w:t>ll</w:t>
      </w:r>
      <w:r>
        <w:t xml:space="preserve">o se puede crear la primera aplicación flutter ejecutando el comando </w:t>
      </w:r>
      <w:r w:rsidR="007C3FB0" w:rsidRPr="007C3FB0">
        <w:rPr>
          <w:b/>
        </w:rPr>
        <w:t>flutter create &lt;nombre_aplicacion&gt;</w:t>
      </w:r>
      <w:r w:rsidR="007C3FB0">
        <w:rPr>
          <w:b/>
        </w:rPr>
        <w:t xml:space="preserve"> </w:t>
      </w:r>
      <w:r w:rsidR="007C3FB0">
        <w:t>lo cual genera un directorio con todos los archivos para iniciar un proyecto.</w:t>
      </w:r>
      <w:r w:rsidR="00B4757D">
        <w:t xml:space="preserve"> Para esto resulta útil revisar la documentación de la herramienta dis</w:t>
      </w:r>
      <w:r w:rsidR="00771327">
        <w:t>ponible en el siguiente enlace:</w:t>
      </w:r>
    </w:p>
    <w:p w14:paraId="589EACE8" w14:textId="03C2C874" w:rsidR="00BE6866" w:rsidRPr="007C3FB0" w:rsidRDefault="00356837" w:rsidP="00771327">
      <w:pPr>
        <w:jc w:val="both"/>
      </w:pPr>
      <w:hyperlink r:id="rId133" w:history="1">
        <w:r w:rsidR="00B4757D" w:rsidRPr="0086059D">
          <w:rPr>
            <w:rStyle w:val="Hipervnculo"/>
          </w:rPr>
          <w:t>https://flutter.dev/docs/get-started/codelab</w:t>
        </w:r>
      </w:hyperlink>
      <w:r w:rsidR="00B4757D">
        <w:t xml:space="preserve"> </w:t>
      </w:r>
    </w:p>
    <w:p w14:paraId="025EA58C" w14:textId="77777777" w:rsidR="001C6BAE" w:rsidRDefault="001C6BAE" w:rsidP="000111B7">
      <w:pPr>
        <w:pStyle w:val="Ttulo2"/>
        <w:rPr>
          <w:rFonts w:cs="Arial"/>
        </w:rPr>
      </w:pPr>
      <w:r w:rsidRPr="001C6BAE">
        <w:rPr>
          <w:rFonts w:cs="Arial"/>
        </w:rPr>
        <w:t>A</w:t>
      </w:r>
      <w:r w:rsidR="00B50565" w:rsidRPr="001C6BAE">
        <w:rPr>
          <w:rFonts w:cs="Arial"/>
        </w:rPr>
        <w:t>utenticación JWT</w:t>
      </w:r>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Json Web Token JWT: </w:t>
      </w:r>
      <w:r w:rsidR="00CD59D5">
        <w:t xml:space="preserve">es un mecanismo para transmitir la identidad de un usuario </w:t>
      </w:r>
      <w:r w:rsidR="007B7389">
        <w:lastRenderedPageBreak/>
        <w:t>usando un</w:t>
      </w:r>
      <w:r w:rsidR="00CD59D5">
        <w:t xml:space="preserve"> formato JSON </w:t>
      </w:r>
      <w:r w:rsidR="007B7389">
        <w:t>y codificado en base 64</w:t>
      </w:r>
      <w:r w:rsidR="000D2EC2">
        <w:rPr>
          <w:rStyle w:val="Refdenotaalpie"/>
        </w:rPr>
        <w:footnoteReference w:id="15"/>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Token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token</w:t>
      </w:r>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Token y su respectiva información decodificada.</w:t>
      </w:r>
    </w:p>
    <w:p w14:paraId="6B72F530" w14:textId="6EBE34B2" w:rsidR="007B7389" w:rsidRDefault="007B7389" w:rsidP="00B60929">
      <w:r>
        <w:rPr>
          <w:noProof/>
          <w:lang w:eastAsia="es-CO"/>
        </w:rPr>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479949" cy="3495429"/>
                    </a:xfrm>
                    <a:prstGeom prst="rect">
                      <a:avLst/>
                    </a:prstGeom>
                  </pic:spPr>
                </pic:pic>
              </a:graphicData>
            </a:graphic>
          </wp:inline>
        </w:drawing>
      </w:r>
    </w:p>
    <w:p w14:paraId="51B220E8" w14:textId="777118B9" w:rsidR="000D2EC2" w:rsidRDefault="00D7298F" w:rsidP="000D2EC2">
      <w:pPr>
        <w:jc w:val="center"/>
      </w:pPr>
      <w:r>
        <w:rPr>
          <w:b/>
        </w:rPr>
        <w:t>Figura 8-4</w:t>
      </w:r>
      <w:r w:rsidR="000D2EC2" w:rsidRPr="00ED602A">
        <w:rPr>
          <w:b/>
        </w:rPr>
        <w:t>:</w:t>
      </w:r>
      <w:r w:rsidR="000D2EC2">
        <w:t xml:space="preserve"> ejemplo de información transmitida usando el estándar JWT.</w:t>
      </w:r>
    </w:p>
    <w:p w14:paraId="279B5978" w14:textId="77777777" w:rsidR="00F32315" w:rsidRDefault="00F32315" w:rsidP="00F32315"/>
    <w:p w14:paraId="2B9387FC" w14:textId="3C334D49" w:rsidR="00D7298F" w:rsidRDefault="00F32315" w:rsidP="00D7298F">
      <w:pPr>
        <w:jc w:val="both"/>
      </w:pPr>
      <w:r>
        <w:t xml:space="preserve">Para la aplicación que se desarrolló se usó una autenticación básica de usuario y contraseña que se verifica contra una tabla en el modelo de datos. Dado el caso de encontrar correspondencia de dicho usuario y contraseña se emite un token, el cual se almacena en las variables globales de la aplicación para autenticar </w:t>
      </w:r>
      <w:r w:rsidR="00D7298F">
        <w:t>en</w:t>
      </w:r>
      <w:r>
        <w:t xml:space="preserve"> el servidor las demás </w:t>
      </w:r>
      <w:r w:rsidR="00D7298F">
        <w:t xml:space="preserve">peticiones que se van a hacen, de esta manera el servidor puede llevar un registro </w:t>
      </w:r>
      <w:r w:rsidR="00D7298F">
        <w:lastRenderedPageBreak/>
        <w:t>de los usuarios que solicitan esta información y si comprobar si dicho usuarios tienen permiso para acceder a la información que están solicitando.</w:t>
      </w:r>
    </w:p>
    <w:p w14:paraId="56800704" w14:textId="1D24E05E" w:rsidR="00D7298F" w:rsidRDefault="00D7298F" w:rsidP="00D7298F">
      <w:pPr>
        <w:jc w:val="center"/>
      </w:pPr>
      <w:r>
        <w:rPr>
          <w:noProof/>
          <w:lang w:eastAsia="es-CO"/>
        </w:rPr>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561965" cy="3150870"/>
                    </a:xfrm>
                    <a:prstGeom prst="rect">
                      <a:avLst/>
                    </a:prstGeom>
                  </pic:spPr>
                </pic:pic>
              </a:graphicData>
            </a:graphic>
          </wp:inline>
        </w:drawing>
      </w:r>
    </w:p>
    <w:p w14:paraId="3E545613" w14:textId="0FE2161C" w:rsidR="00D7298F" w:rsidRDefault="00400774" w:rsidP="00D7298F">
      <w:pPr>
        <w:jc w:val="center"/>
      </w:pPr>
      <w:r>
        <w:rPr>
          <w:b/>
        </w:rPr>
        <w:t>Figura 8-5</w:t>
      </w:r>
      <w:r w:rsidR="00D7298F" w:rsidRPr="00ED602A">
        <w:rPr>
          <w:b/>
        </w:rPr>
        <w:t>:</w:t>
      </w:r>
      <w:r w:rsidR="00D7298F">
        <w:t xml:space="preserve"> implementación de la solicitud de token usando usuario y contraseña.</w:t>
      </w:r>
    </w:p>
    <w:p w14:paraId="185C8851" w14:textId="1E252AD6" w:rsidR="00400774" w:rsidRDefault="00400774" w:rsidP="00400774">
      <w:pPr>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t xml:space="preserve">          </w:t>
      </w:r>
      <w:r w:rsidRPr="00400774">
        <w:rPr>
          <w:noProof/>
          <w:lang w:eastAsia="es-CO"/>
        </w:rPr>
        <w:drawing>
          <wp:inline distT="0" distB="0" distL="0" distR="0" wp14:anchorId="55C6F118" wp14:editId="12E7C61E">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20D85C50" w14:textId="794556CB" w:rsidR="00D7298F" w:rsidRDefault="002D09A2" w:rsidP="002D09A2">
      <w:pPr>
        <w:jc w:val="center"/>
      </w:pPr>
      <w:r>
        <w:rPr>
          <w:b/>
        </w:rPr>
        <w:t>Figura 8-6</w:t>
      </w:r>
      <w:r w:rsidRPr="00ED602A">
        <w:rPr>
          <w:b/>
        </w:rPr>
        <w:t>:</w:t>
      </w:r>
      <w:r>
        <w:t xml:space="preserve"> Interfaz de autenticación y consulta de rutas, selector de fechas.</w:t>
      </w:r>
    </w:p>
    <w:p w14:paraId="65AD6465" w14:textId="7B0760C8" w:rsidR="002D09A2" w:rsidRDefault="002D09A2" w:rsidP="002D09A2">
      <w:pPr>
        <w:jc w:val="both"/>
      </w:pPr>
      <w:r>
        <w:lastRenderedPageBreak/>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r w:rsidRPr="001C6BAE">
        <w:rPr>
          <w:rFonts w:cs="Arial"/>
        </w:rPr>
        <w:t>C</w:t>
      </w:r>
      <w:r w:rsidR="00B50565" w:rsidRPr="001C6BAE">
        <w:rPr>
          <w:rFonts w:cs="Arial"/>
        </w:rPr>
        <w:t>onsumo de servicios Rest</w:t>
      </w:r>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R</w:t>
      </w:r>
      <w:r>
        <w:t>est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Flutter proporciona una </w:t>
      </w:r>
      <w:r>
        <w:t>librería llamada HTTP, muy ligera y sencilla de usar, esta solo necesita la especificación del método que usaremos (get, post, put, delete) la dirección destino de la petición, y permite especificar encabezados y cuerpo.</w:t>
      </w:r>
    </w:p>
    <w:p w14:paraId="55A7101F" w14:textId="18A05911" w:rsidR="00597E7D" w:rsidRDefault="00597E7D" w:rsidP="00597E7D">
      <w:pPr>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181600" cy="2038350"/>
                    </a:xfrm>
                    <a:prstGeom prst="rect">
                      <a:avLst/>
                    </a:prstGeom>
                  </pic:spPr>
                </pic:pic>
              </a:graphicData>
            </a:graphic>
          </wp:inline>
        </w:drawing>
      </w:r>
    </w:p>
    <w:p w14:paraId="7C10A0BD" w14:textId="7E26F1B2" w:rsidR="00597E7D" w:rsidRDefault="00597E7D" w:rsidP="00597E7D">
      <w:pPr>
        <w:jc w:val="center"/>
      </w:pPr>
      <w:r>
        <w:rPr>
          <w:b/>
        </w:rPr>
        <w:t>Figura 8-6</w:t>
      </w:r>
      <w:r w:rsidRPr="00ED602A">
        <w:rPr>
          <w:b/>
        </w:rPr>
        <w:t>:</w:t>
      </w:r>
      <w:r>
        <w:t xml:space="preserve"> fragmento de código implementación de HTTP para consulta de rutas.</w:t>
      </w:r>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15D5DD2F" w14:textId="4326DAF3" w:rsidR="00A22453" w:rsidRDefault="00A22453" w:rsidP="00A22453">
      <w:pPr>
        <w:jc w:val="center"/>
      </w:pPr>
      <w:r w:rsidRPr="00A22453">
        <w:rPr>
          <w:noProof/>
          <w:lang w:eastAsia="es-CO"/>
        </w:rPr>
        <w:lastRenderedPageBreak/>
        <w:drawing>
          <wp:inline distT="0" distB="0" distL="0" distR="0" wp14:anchorId="473D9655" wp14:editId="70882FAB">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158174" cy="3799522"/>
                    </a:xfrm>
                    <a:prstGeom prst="rect">
                      <a:avLst/>
                    </a:prstGeom>
                    <a:noFill/>
                    <a:ln>
                      <a:noFill/>
                    </a:ln>
                  </pic:spPr>
                </pic:pic>
              </a:graphicData>
            </a:graphic>
          </wp:inline>
        </w:drawing>
      </w:r>
    </w:p>
    <w:p w14:paraId="03C95270" w14:textId="0232D113" w:rsidR="00597E7D" w:rsidRPr="002D09A2" w:rsidRDefault="00A22453" w:rsidP="00A22453">
      <w:pPr>
        <w:jc w:val="center"/>
      </w:pPr>
      <w:r>
        <w:rPr>
          <w:b/>
        </w:rPr>
        <w:t>Figura 8-6</w:t>
      </w:r>
      <w:r w:rsidRPr="00ED602A">
        <w:rPr>
          <w:b/>
        </w:rPr>
        <w:t>:</w:t>
      </w:r>
      <w:r>
        <w:t xml:space="preserve"> interfaz con la lista de rutas encontradas para una fecha específica.</w:t>
      </w:r>
    </w:p>
    <w:p w14:paraId="28B4C8ED" w14:textId="655A3216" w:rsidR="001C6BAE" w:rsidRDefault="00A22453" w:rsidP="001C6BAE">
      <w:pPr>
        <w:pStyle w:val="Ttulo2"/>
        <w:rPr>
          <w:rFonts w:cs="Arial"/>
        </w:rPr>
      </w:pPr>
      <w:r w:rsidRPr="001C6BAE">
        <w:rPr>
          <w:rFonts w:cs="Arial"/>
        </w:rPr>
        <w:t>Integración</w:t>
      </w:r>
      <w:r w:rsidR="00B50565" w:rsidRPr="001C6BAE">
        <w:rPr>
          <w:rFonts w:cs="Arial"/>
        </w:rPr>
        <w:t xml:space="preserve"> Google Maps</w:t>
      </w:r>
    </w:p>
    <w:p w14:paraId="50405D51" w14:textId="21A20BAD" w:rsidR="00A22453" w:rsidRDefault="00A22453" w:rsidP="000465B2">
      <w:pPr>
        <w:jc w:val="both"/>
      </w:pPr>
      <w:r>
        <w:t xml:space="preserve">Existen varios proveedores de mapas como Open Street Map y Mapbox, para </w:t>
      </w:r>
      <w:r w:rsidR="000465B2">
        <w:t>consultar mapas y tener referencias geográficas</w:t>
      </w:r>
      <w:r w:rsidR="00583F93">
        <w:t xml:space="preserve"> virtuales</w:t>
      </w:r>
      <w:r w:rsidR="000465B2">
        <w:t xml:space="preserve">, para este caso de decidió hacer uso de Google Maps dado que la empresa creadora de Flutter es google y dispone de </w:t>
      </w:r>
      <w:r w:rsidR="00A96A6D">
        <w:t>un complemento</w:t>
      </w:r>
      <w:r w:rsidR="000465B2">
        <w:t xml:space="preserve"> </w:t>
      </w:r>
      <w:r w:rsidR="00A96A6D">
        <w:t xml:space="preserve">para </w:t>
      </w:r>
      <w:r w:rsidR="000465B2">
        <w:t>la integración de Flutter con las interfaces de Google Maps, además porque consideramos que google maps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r>
        <w:t>Configuración del Servicio</w:t>
      </w:r>
    </w:p>
    <w:p w14:paraId="6F7DBF7F" w14:textId="3832CA6C" w:rsidR="003A21D8" w:rsidRDefault="003A21D8" w:rsidP="00583F93">
      <w:pPr>
        <w:jc w:val="both"/>
      </w:pPr>
      <w:r>
        <w:t>Para poder hacer uso de los servicio de google Maps se debe crear una cuenta en la plataforma de googl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2D40B940" w:rsidR="003A21D8" w:rsidRDefault="003A21D8" w:rsidP="00583F93">
      <w:pPr>
        <w:jc w:val="both"/>
      </w:pPr>
      <w:r>
        <w:t>Para ello se debe ir a la sección de Credenciales y una vez alli se genera una Clave de API</w:t>
      </w:r>
    </w:p>
    <w:p w14:paraId="0A809A20" w14:textId="2FD655C5" w:rsidR="00A41EA3" w:rsidRDefault="00A41EA3" w:rsidP="003A21D8">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7BEF804D" w14:textId="5684E911" w:rsidR="00D74AE5" w:rsidRDefault="00D74AE5" w:rsidP="00D74AE5">
      <w:pPr>
        <w:jc w:val="center"/>
      </w:pPr>
      <w:r>
        <w:rPr>
          <w:b/>
        </w:rPr>
        <w:t>Figura 8-7</w:t>
      </w:r>
      <w:r w:rsidRPr="00ED602A">
        <w:rPr>
          <w:b/>
        </w:rPr>
        <w:t>:</w:t>
      </w:r>
      <w:r>
        <w:t xml:space="preserve"> generación de la clave para el consumo de API.</w:t>
      </w:r>
    </w:p>
    <w:p w14:paraId="421CA06C" w14:textId="797B53BD" w:rsidR="00CD2EDB" w:rsidRDefault="00D74AE5" w:rsidP="00D74AE5">
      <w:pPr>
        <w:jc w:val="both"/>
      </w:pPr>
      <w:r>
        <w:t xml:space="preserve">Una vez creada la clave se le deben asociar permisos para especificar cuáles de los servicios ofrecidos por g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OAuth,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171706A1" w14:textId="0379D3FD" w:rsidR="00CD2EDB" w:rsidRDefault="00CD2EDB" w:rsidP="00CD2EDB">
      <w:pPr>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829050" cy="3228975"/>
                    </a:xfrm>
                    <a:prstGeom prst="rect">
                      <a:avLst/>
                    </a:prstGeom>
                  </pic:spPr>
                </pic:pic>
              </a:graphicData>
            </a:graphic>
          </wp:inline>
        </w:drawing>
      </w:r>
    </w:p>
    <w:p w14:paraId="14E074AE" w14:textId="40F161A9" w:rsidR="00D74AE5" w:rsidRDefault="00D74AE5" w:rsidP="00D74AE5">
      <w:pPr>
        <w:jc w:val="center"/>
      </w:pPr>
      <w:r>
        <w:rPr>
          <w:b/>
        </w:rPr>
        <w:t>Figura 8-8</w:t>
      </w:r>
      <w:r w:rsidRPr="00ED602A">
        <w:rPr>
          <w:b/>
        </w:rPr>
        <w:t>:</w:t>
      </w:r>
      <w:r>
        <w:t xml:space="preserve"> configuración para el consentimiento de OAuth.</w:t>
      </w:r>
    </w:p>
    <w:p w14:paraId="4D42C084" w14:textId="77777777" w:rsidR="00D74AE5" w:rsidRPr="003A21D8" w:rsidRDefault="00D74AE5" w:rsidP="00CD2EDB">
      <w:pPr>
        <w:jc w:val="center"/>
      </w:pPr>
    </w:p>
    <w:p w14:paraId="15E58425" w14:textId="6131AFA6" w:rsidR="00A96A6D" w:rsidRPr="00C86653" w:rsidRDefault="00A96A6D" w:rsidP="00C86653">
      <w:pPr>
        <w:rPr>
          <w:b/>
        </w:rPr>
      </w:pPr>
      <w:r w:rsidRPr="00C86653">
        <w:rPr>
          <w:b/>
        </w:rPr>
        <w:t>Configuración del complemento</w:t>
      </w:r>
    </w:p>
    <w:p w14:paraId="45A5DBCE" w14:textId="4B5C7138" w:rsidR="000465B2" w:rsidRDefault="00A96A6D" w:rsidP="00583F93">
      <w:pPr>
        <w:jc w:val="both"/>
      </w:pPr>
      <w:r w:rsidRPr="00A96A6D">
        <w:t xml:space="preserve">La librería </w:t>
      </w:r>
      <w:r w:rsidRPr="00A96A6D">
        <w:rPr>
          <w:rFonts w:ascii="Consolas" w:hAnsi="Consolas" w:cs="Consolas"/>
        </w:rPr>
        <w:t>google_maps_flutter</w:t>
      </w:r>
      <w:r>
        <w:rPr>
          <w:rFonts w:ascii="Consolas" w:hAnsi="Consolas" w:cs="Consolas"/>
        </w:rPr>
        <w:t xml:space="preserve">: 1.0.6 </w:t>
      </w:r>
      <w:r w:rsidRPr="00A96A6D">
        <w:t>debe ser d</w:t>
      </w:r>
      <w:r>
        <w:t>eclarada como dependencia en el archivo pubspec.yaml de la aplicación,</w:t>
      </w:r>
      <w:r w:rsidR="00C86653">
        <w:t xml:space="preserve"> </w:t>
      </w:r>
      <w:r>
        <w:t xml:space="preserve">como la aplicación que se está desarrollando se generara para SO android </w:t>
      </w:r>
      <w:r w:rsidR="00C86653">
        <w:t>se debe agregar la clave para consumo del API</w:t>
      </w:r>
      <w:r w:rsidR="00583F93">
        <w:t>,</w:t>
      </w:r>
      <w:r w:rsidR="00C86653">
        <w:t xml:space="preserve"> generada en la consola de google, en un archivo que se encuentra en la siguiente ruta: (</w:t>
      </w:r>
      <w:r w:rsidR="00C86653" w:rsidRPr="00C86653">
        <w:t>android/app/src/main/AndroidManifiest.xml</w:t>
      </w:r>
      <w:r w:rsidR="00C86653">
        <w:t>)</w:t>
      </w:r>
      <w:r w:rsidR="00F24EE4">
        <w:t xml:space="preserve"> para ello basta con incluir la siguiente etiqueta, reemplazando el valor del tag android:value por la clave generada.</w:t>
      </w:r>
    </w:p>
    <w:p w14:paraId="283B4268" w14:textId="0978A1ED" w:rsidR="00A96A6D" w:rsidRPr="00A96A6D" w:rsidRDefault="00A96A6D" w:rsidP="00F24EE4">
      <w:pPr>
        <w:ind w:left="708"/>
      </w:pPr>
      <w:r w:rsidRPr="00F24EE4">
        <w:t>&lt;meta-data android:name="com.google.android.geo.API_KEY"</w:t>
      </w:r>
      <w:r w:rsidRPr="00A96A6D">
        <w:t xml:space="preserve">             </w:t>
      </w:r>
      <w:r>
        <w:t>android:value="aquí va su clave de servicio"/&gt;</w:t>
      </w:r>
    </w:p>
    <w:p w14:paraId="728B8032" w14:textId="30ECF53E" w:rsidR="00A22453" w:rsidRDefault="00C86653" w:rsidP="00C56D47">
      <w:pPr>
        <w:pStyle w:val="Ttulo3"/>
      </w:pPr>
      <w:r>
        <w:t xml:space="preserve">Implementación del mapa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r w:rsidRPr="00C56D47">
        <w:rPr>
          <w:rFonts w:ascii="Consolas" w:hAnsi="Consolas" w:cs="Consolas"/>
        </w:rPr>
        <w:t xml:space="preserve">import 'package:google_maps_flutter/google_maps_flutter.dart'; </w:t>
      </w:r>
    </w:p>
    <w:p w14:paraId="1A3E36A8" w14:textId="517A2D55" w:rsidR="00C56D47" w:rsidRDefault="00583F93" w:rsidP="00C86653">
      <w:r w:rsidRPr="00C56D47">
        <w:t>El</w:t>
      </w:r>
      <w:r w:rsidR="00C56D47" w:rsidRPr="00C56D47">
        <w:t xml:space="preserve"> componente que construye el mapa se llama GoogleMap</w:t>
      </w:r>
      <w:r w:rsidR="00C56D47">
        <w:t>, el siguiente fragmento de código es el que renderiza el mapa en la aplicación.</w:t>
      </w:r>
    </w:p>
    <w:p w14:paraId="6D13BB4A" w14:textId="4A2A45C5" w:rsidR="00C56D47" w:rsidRDefault="00C56D47" w:rsidP="00C86653">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8858D0" w:rsidRPr="002D6C1B" w:rsidRDefault="008858D0"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7"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AnA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" fillcolor="white [3201]" strokeweight=".5pt">
                <v:textbox>
                  <w:txbxContent>
                    <w:p w14:paraId="2017BC45" w14:textId="3B283D85" w:rsidR="008858D0" w:rsidRPr="002D6C1B" w:rsidRDefault="008858D0"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2DE7BD92" w14:textId="024DCFF2" w:rsidR="00053D88" w:rsidRDefault="00053D88" w:rsidP="00053D88">
      <w:pPr>
        <w:rPr>
          <w:rFonts w:eastAsia="Times New Roman" w:cs="Arial"/>
          <w:szCs w:val="24"/>
          <w:lang w:val="es-ES" w:eastAsia="es-ES"/>
        </w:rPr>
      </w:pPr>
      <w:r w:rsidRPr="00354FAB">
        <w:rPr>
          <w:rFonts w:eastAsia="Times New Roman" w:cs="Arial"/>
          <w:b/>
          <w:szCs w:val="24"/>
          <w:lang w:val="es-ES" w:eastAsia="es-ES"/>
        </w:rPr>
        <w:t>Markers:</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053D88">
      <w:pPr>
        <w:rPr>
          <w:rFonts w:eastAsia="Times New Roman" w:cs="Arial"/>
          <w:szCs w:val="24"/>
          <w:lang w:val="es-ES" w:eastAsia="es-ES"/>
        </w:rPr>
      </w:pPr>
      <w:r w:rsidRPr="00354FAB">
        <w:rPr>
          <w:b/>
        </w:rPr>
        <w:t>initialCameraPosition</w:t>
      </w:r>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renderize en la aplicación.</w:t>
      </w:r>
    </w:p>
    <w:p w14:paraId="4143B32A" w14:textId="77777777" w:rsidR="00053D88" w:rsidRDefault="00053D88" w:rsidP="00053D88">
      <w:r w:rsidRPr="00354FAB">
        <w:rPr>
          <w:b/>
        </w:rPr>
        <w:t xml:space="preserve">myLocationEnabled: </w:t>
      </w:r>
      <w:r w:rsidRPr="00354FAB">
        <w:t xml:space="preserve"> permite añadi</w:t>
      </w:r>
      <w:r>
        <w:t>r al mapa un símbolo que muestra la ubicación y la dirección reportada por el dispositivo móvil.</w:t>
      </w:r>
    </w:p>
    <w:p w14:paraId="5D3D1B63" w14:textId="7C89FD03" w:rsidR="00053D88" w:rsidRDefault="00053D88" w:rsidP="00053D88">
      <w:r w:rsidRPr="00354FAB">
        <w:rPr>
          <w:b/>
        </w:rPr>
        <w:lastRenderedPageBreak/>
        <w:t xml:space="preserve">myLocationButtonEnabled: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78617D94" w:rsidR="00053D88" w:rsidRDefault="00053D88" w:rsidP="00053D88">
      <w:r w:rsidRPr="00354FAB">
        <w:rPr>
          <w:b/>
        </w:rPr>
        <w:t xml:space="preserve">mapType: </w:t>
      </w:r>
      <w:r w:rsidRPr="00354FAB">
        <w:t xml:space="preserve"> define el tipo de imagen c</w:t>
      </w:r>
      <w:r>
        <w:t xml:space="preserve">on la cual se proyectara el mapa en la pantalla existen mapas normales que son simplificados en colores,  existen mapas satelitales que sobreponen las imágenes raster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17F3C2E0" w14:textId="77777777" w:rsidR="00053D88" w:rsidRDefault="00053D88" w:rsidP="00053D88">
      <w:pPr>
        <w:jc w:val="center"/>
        <w:rPr>
          <w:rFonts w:eastAsia="Times New Roman" w:cs="Arial"/>
          <w:szCs w:val="24"/>
          <w:lang w:eastAsia="es-ES"/>
        </w:rP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627115" cy="2361673"/>
                    </a:xfrm>
                    <a:prstGeom prst="rect">
                      <a:avLst/>
                    </a:prstGeom>
                  </pic:spPr>
                </pic:pic>
              </a:graphicData>
            </a:graphic>
          </wp:inline>
        </w:drawing>
      </w:r>
      <w:r>
        <w:rPr>
          <w:rFonts w:eastAsia="Times New Roman" w:cs="Arial"/>
          <w:szCs w:val="24"/>
          <w:lang w:eastAsia="es-ES"/>
        </w:rPr>
        <w:t xml:space="preserve">   </w:t>
      </w:r>
      <w:r>
        <w:rPr>
          <w:noProof/>
          <w:lang w:eastAsia="es-CO"/>
        </w:rPr>
        <w:drawing>
          <wp:inline distT="0" distB="0" distL="0" distR="0" wp14:anchorId="1A546B18" wp14:editId="339D2B1F">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666907" cy="2402317"/>
                    </a:xfrm>
                    <a:prstGeom prst="rect">
                      <a:avLst/>
                    </a:prstGeom>
                  </pic:spPr>
                </pic:pic>
              </a:graphicData>
            </a:graphic>
          </wp:inline>
        </w:drawing>
      </w:r>
    </w:p>
    <w:p w14:paraId="7D87C2D2" w14:textId="3ADC1929" w:rsidR="00053D88" w:rsidRPr="002D09A2" w:rsidRDefault="00053D88" w:rsidP="00053D88">
      <w:pPr>
        <w:jc w:val="center"/>
      </w:pPr>
      <w:r>
        <w:rPr>
          <w:b/>
        </w:rPr>
        <w:t>Figura 8-</w:t>
      </w:r>
      <w:r w:rsidR="0075334E">
        <w:rPr>
          <w:b/>
        </w:rPr>
        <w:t>9</w:t>
      </w:r>
      <w:r w:rsidRPr="00ED602A">
        <w:rPr>
          <w:b/>
        </w:rPr>
        <w:t>:</w:t>
      </w:r>
      <w:r>
        <w:t xml:space="preserve"> tipos de mapas ofrecidos google maps (normal izquierda, satelital derecha).</w:t>
      </w:r>
    </w:p>
    <w:p w14:paraId="5C49DC03" w14:textId="77777777" w:rsidR="00053D88" w:rsidRDefault="00053D88" w:rsidP="00053D88">
      <w:pPr>
        <w:jc w:val="center"/>
        <w:rPr>
          <w:rFonts w:eastAsia="Times New Roman" w:cs="Arial"/>
          <w:szCs w:val="24"/>
          <w:lang w:eastAsia="es-ES"/>
        </w:rPr>
      </w:pPr>
    </w:p>
    <w:p w14:paraId="188A4452" w14:textId="77777777" w:rsidR="00053D88" w:rsidRDefault="00053D88" w:rsidP="00053D88">
      <w:pPr>
        <w:jc w:val="both"/>
      </w:pPr>
      <w:r w:rsidRPr="002D6C1B">
        <w:rPr>
          <w:b/>
        </w:rPr>
        <w:t xml:space="preserve">Polylines: </w:t>
      </w:r>
      <w:r w:rsidRPr="002D6C1B">
        <w:t>son  componentes vectoriales que se pueden describen como un</w:t>
      </w:r>
      <w:r>
        <w:t>a secuencia de coordenadas geográficas y que forman líneas simples como una línea recta o tan complejas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r w:rsidRPr="002D6C1B">
        <w:rPr>
          <w:b/>
        </w:rPr>
        <w:t xml:space="preserve">onMapCreated: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72FEF17D" w14:textId="4D8FC259" w:rsidR="00053D88" w:rsidRDefault="00053D88" w:rsidP="00053D88">
      <w:pPr>
        <w:jc w:val="center"/>
        <w:rPr>
          <w:rFonts w:eastAsia="Times New Roman" w:cs="Arial"/>
          <w:szCs w:val="24"/>
          <w:lang w:eastAsia="es-ES"/>
        </w:rPr>
      </w:pPr>
      <w:r w:rsidRPr="00053D88">
        <w:rPr>
          <w:rFonts w:eastAsia="Times New Roman" w:cs="Arial"/>
          <w:noProof/>
          <w:szCs w:val="24"/>
          <w:lang w:eastAsia="es-CO"/>
        </w:rPr>
        <w:lastRenderedPageBreak/>
        <w:drawing>
          <wp:inline distT="0" distB="0" distL="0" distR="0" wp14:anchorId="32A941C3" wp14:editId="2CB5A522">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007276" cy="5314445"/>
                    </a:xfrm>
                    <a:prstGeom prst="rect">
                      <a:avLst/>
                    </a:prstGeom>
                    <a:noFill/>
                    <a:ln>
                      <a:noFill/>
                    </a:ln>
                  </pic:spPr>
                </pic:pic>
              </a:graphicData>
            </a:graphic>
          </wp:inline>
        </w:drawing>
      </w:r>
    </w:p>
    <w:p w14:paraId="7ED6C2E8" w14:textId="4F1B8309" w:rsidR="00053D88" w:rsidRPr="00A93E07" w:rsidRDefault="00053D88" w:rsidP="00A93E07">
      <w:pPr>
        <w:jc w:val="center"/>
      </w:pPr>
      <w:r>
        <w:rPr>
          <w:b/>
        </w:rPr>
        <w:t>Figura 8-</w:t>
      </w:r>
      <w:r w:rsidR="0075334E">
        <w:rPr>
          <w:b/>
        </w:rPr>
        <w:t>10</w:t>
      </w:r>
      <w:r w:rsidRPr="00ED602A">
        <w:rPr>
          <w:b/>
        </w:rPr>
        <w:t>:</w:t>
      </w:r>
      <w:r>
        <w:t xml:space="preserve"> interfaz del mapa suministrado por google con marcadores para los contenedores de una Ruta.</w:t>
      </w:r>
    </w:p>
    <w:p w14:paraId="2F36954A" w14:textId="5170F71D" w:rsidR="00053D88" w:rsidRPr="002D6C1B" w:rsidRDefault="00053D88" w:rsidP="00C72051">
      <w:pPr>
        <w:jc w:val="both"/>
        <w:rPr>
          <w:rFonts w:eastAsia="Times New Roman" w:cs="Arial"/>
          <w:szCs w:val="24"/>
          <w:lang w:eastAsia="es-ES"/>
        </w:rPr>
        <w:sectPr w:rsidR="00053D88" w:rsidRPr="002D6C1B" w:rsidSect="000B09FE">
          <w:headerReference w:type="even" r:id="rId145"/>
          <w:headerReference w:type="default" r:id="rId146"/>
          <w:headerReference w:type="first" r:id="rId147"/>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visual del dispositivo mo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r>
        <w:rPr>
          <w:rFonts w:cs="Arial"/>
        </w:rPr>
        <w:t xml:space="preserve">Directions </w:t>
      </w:r>
      <w:r w:rsidR="00B50565" w:rsidRPr="001C6BAE">
        <w:rPr>
          <w:rFonts w:cs="Arial"/>
        </w:rPr>
        <w:t>Service</w:t>
      </w:r>
    </w:p>
    <w:p w14:paraId="163C18B1" w14:textId="42BE2B67" w:rsidR="003A21D8" w:rsidRDefault="005B7A96" w:rsidP="005B7A96">
      <w:pPr>
        <w:jc w:val="both"/>
      </w:pPr>
      <w:r>
        <w:t xml:space="preserve">El sitio oficial define el servicio como una interfaz que calcula la ruta entra 2 ubicaciones usando una petición HTTP, este servicio en muy flexible pues está en la capacidad de buscar direcciones para diferentes medios de transporte como: vehículo, transporte público, bicicleta o a pie. El servicio retorna una ruta conformada por una serie de puntos de </w:t>
      </w:r>
      <w:r w:rsidR="0007238E">
        <w:t>intermedios (waypoints)</w:t>
      </w:r>
      <w:r>
        <w:t>, que son los puntos por los que se deben pasar para llegar al destino y también se pueden especificar los lugares de origen y destino usando direcciones como calles y carrera o como coordenadas geográficas.</w:t>
      </w:r>
    </w:p>
    <w:p w14:paraId="72BA674E" w14:textId="69EBAF80" w:rsidR="005B7A96" w:rsidRDefault="005B7A96" w:rsidP="005B7A96">
      <w:pPr>
        <w:jc w:val="both"/>
      </w:pPr>
      <w:r>
        <w:t xml:space="preserve">El servicio busca la ruta más eficiente </w:t>
      </w:r>
      <w:r w:rsidR="0007238E">
        <w:t xml:space="preserve">usando como </w:t>
      </w:r>
      <w:r>
        <w:t>criterio de decisión primario es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73A1A" w:rsidRDefault="00C73A1A" w:rsidP="00C73A1A">
      <w:pPr>
        <w:pStyle w:val="HTMLconformatoprevio"/>
        <w:shd w:val="clear" w:color="auto" w:fill="F1F3F4"/>
        <w:spacing w:line="300" w:lineRule="atLeast"/>
        <w:rPr>
          <w:lang w:val="en-GB"/>
        </w:rPr>
      </w:pPr>
      <w:r w:rsidRPr="00C73A1A">
        <w:rPr>
          <w:lang w:val="en-GB"/>
        </w:rPr>
        <w:t>39.6034810,-119.6822510&amp;destination=</w:t>
      </w:r>
      <w:r>
        <w:rPr>
          <w:lang w:val="en-GB"/>
        </w:rPr>
        <w:t>37</w:t>
      </w:r>
      <w:r w:rsidRPr="00C73A1A">
        <w:rPr>
          <w:lang w:val="en-GB"/>
        </w:rPr>
        <w:t>.6</w:t>
      </w:r>
      <w:r>
        <w:rPr>
          <w:lang w:val="en-GB"/>
        </w:rPr>
        <w:t>54871</w:t>
      </w:r>
      <w:r w:rsidRPr="00C73A1A">
        <w:rPr>
          <w:lang w:val="en-GB"/>
        </w:rPr>
        <w:t>,-119.</w:t>
      </w:r>
      <w:r>
        <w:rPr>
          <w:lang w:val="en-GB"/>
        </w:rPr>
        <w:t>864059</w:t>
      </w:r>
      <w:r w:rsidRPr="00C73A1A">
        <w:rPr>
          <w:lang w:val="en-GB"/>
        </w:rPr>
        <w:t>&amp;key=YOUR_API_KEY</w:t>
      </w:r>
    </w:p>
    <w:p w14:paraId="280E15A5" w14:textId="77777777" w:rsidR="00C73A1A" w:rsidRDefault="00C73A1A" w:rsidP="005B7A96">
      <w:pPr>
        <w:jc w:val="both"/>
        <w:rPr>
          <w:lang w:val="en-GB"/>
        </w:rPr>
      </w:pPr>
    </w:p>
    <w:p w14:paraId="320166B7" w14:textId="77777777" w:rsidR="00A163DA" w:rsidRDefault="00A163DA" w:rsidP="005B7A96">
      <w:pPr>
        <w:jc w:val="both"/>
        <w:rPr>
          <w:lang w:val="en-GB"/>
        </w:rPr>
      </w:pPr>
    </w:p>
    <w:p w14:paraId="200BA990" w14:textId="6AB0A08F" w:rsidR="00C73A1A" w:rsidRDefault="00C73A1A" w:rsidP="005B7A96">
      <w:pPr>
        <w:jc w:val="both"/>
        <w:rPr>
          <w:lang w:val="en-GB"/>
        </w:rPr>
      </w:pPr>
      <w:r>
        <w:rPr>
          <w:noProof/>
          <w:lang w:eastAsia="es-CO"/>
        </w:rPr>
        <w:lastRenderedPageBreak/>
        <mc:AlternateContent>
          <mc:Choice Requires="wps">
            <w:drawing>
              <wp:inline distT="0" distB="0" distL="0" distR="0" wp14:anchorId="241F6C42" wp14:editId="445CAA63">
                <wp:extent cx="5638800" cy="8239125"/>
                <wp:effectExtent l="0" t="0" r="19050" b="28575"/>
                <wp:docPr id="116" name="Cuadro de texto 116"/>
                <wp:cNvGraphicFramePr/>
                <a:graphic xmlns:a="http://schemas.openxmlformats.org/drawingml/2006/main">
                  <a:graphicData uri="http://schemas.microsoft.com/office/word/2010/wordprocessingShape">
                    <wps:wsp>
                      <wps:cNvSpPr txBox="1"/>
                      <wps:spPr>
                        <a:xfrm>
                          <a:off x="0" y="0"/>
                          <a:ext cx="5638800" cy="8239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454C71C" w:rsidR="008858D0" w:rsidRPr="00C73A1A" w:rsidRDefault="008858D0"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br/>
                            </w:r>
                            <w:r w:rsidRPr="00C73A1A">
                              <w:rPr>
                                <w:lang w:val="en-GB"/>
                              </w:rPr>
                              <w:t xml:space="preserve">               "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br/>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br/>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br/>
                            </w:r>
                            <w:r w:rsidRPr="00C73A1A">
                              <w:rPr>
                                <w:lang w:val="en-GB"/>
                              </w:rPr>
                              <w:t xml:space="preserve">                  "lng"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8" type="#_x0000_t202" style="width:444pt;height:6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" fillcolor="white [3201]" strokeweight=".5pt">
                <v:textbox>
                  <w:txbxContent>
                    <w:p w14:paraId="19FBF3D7" w14:textId="0454C71C" w:rsidR="008858D0" w:rsidRPr="00C73A1A" w:rsidRDefault="008858D0"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br/>
                      </w:r>
                      <w:r w:rsidRPr="00C73A1A">
                        <w:rPr>
                          <w:lang w:val="en-GB"/>
                        </w:rPr>
                        <w:t xml:space="preserve">               "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br/>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br/>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br/>
                      </w:r>
                      <w:r w:rsidRPr="00C73A1A">
                        <w:rPr>
                          <w:lang w:val="en-GB"/>
                        </w:rPr>
                        <w:t xml:space="preserve">                  "lng"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6369B46A" w:rsidR="00A163DA" w:rsidRPr="00A163DA" w:rsidRDefault="00A163DA" w:rsidP="005B7A96">
      <w:pPr>
        <w:jc w:val="both"/>
      </w:pPr>
      <w:r w:rsidRPr="00A163DA">
        <w:lastRenderedPageBreak/>
        <w:t xml:space="preserve">El </w:t>
      </w:r>
      <w:r>
        <w:t xml:space="preserve">ejemplo fue tomado de la documentación de servicio de direcciones </w:t>
      </w:r>
      <w:r w:rsidR="001227F7">
        <w:t xml:space="preserve"> </w:t>
      </w:r>
      <w:r>
        <w:t>(</w:t>
      </w:r>
      <w:r w:rsidRPr="00A163DA">
        <w:t>https://developers.google.com/maps/documentation/directions/start</w:t>
      </w:r>
      <w:r>
        <w:t>)</w:t>
      </w:r>
    </w:p>
    <w:p w14:paraId="54A90560" w14:textId="5C549A13" w:rsidR="00C73A1A" w:rsidRDefault="003152E7" w:rsidP="005B7A96">
      <w:pPr>
        <w:jc w:val="both"/>
      </w:pPr>
      <w:r>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en el que el servicio de enrutamiento </w:t>
      </w:r>
      <w:r w:rsidR="0031187E">
        <w:t>retorno</w:t>
      </w:r>
      <w:r w:rsidR="00702BB4">
        <w:t>.</w:t>
      </w:r>
      <w:r>
        <w:t xml:space="preserve"> </w:t>
      </w:r>
      <w:r w:rsidR="0031187E">
        <w:t>ademas</w:t>
      </w:r>
      <w:r w:rsidR="00702BB4">
        <w:t xml:space="preserve"> 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D1AC235" w14:textId="236E28DC" w:rsidR="00702BB4" w:rsidRDefault="00702BB4" w:rsidP="00702BB4">
      <w:pPr>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t xml:space="preserve">      </w:t>
      </w:r>
      <w:r w:rsidRPr="00702BB4">
        <w:rPr>
          <w:noProof/>
          <w:lang w:eastAsia="es-CO"/>
        </w:rPr>
        <w:drawing>
          <wp:inline distT="0" distB="0" distL="0" distR="0" wp14:anchorId="6D79206A" wp14:editId="06015512">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7AEDAD8B" w:rsidR="00702BB4" w:rsidRPr="002D09A2" w:rsidRDefault="00702BB4" w:rsidP="00702BB4">
      <w:pPr>
        <w:jc w:val="center"/>
      </w:pPr>
      <w:r>
        <w:rPr>
          <w:b/>
        </w:rPr>
        <w:t>Figura 8-</w:t>
      </w:r>
      <w:r w:rsidR="00A827D9">
        <w:rPr>
          <w:b/>
        </w:rPr>
        <w:t>11</w:t>
      </w:r>
      <w:r w:rsidRPr="00ED602A">
        <w:rPr>
          <w:b/>
        </w:rPr>
        <w:t>:</w:t>
      </w:r>
      <w:r>
        <w:t xml:space="preserve"> interfaz </w:t>
      </w:r>
      <w:r w:rsidR="00A827D9">
        <w:t>de direccionamiento calculado por el servicio de google</w:t>
      </w:r>
      <w:r>
        <w:t>.</w:t>
      </w:r>
      <w:r w:rsidR="00A827D9">
        <w:br/>
        <w:t>(entre la ubicación inicial del trasportador y el primer contenedor, progreso de ruta 14,8%)</w:t>
      </w:r>
    </w:p>
    <w:p w14:paraId="27F291CA" w14:textId="77777777" w:rsidR="00702BB4" w:rsidRDefault="00702BB4" w:rsidP="00702BB4">
      <w:pPr>
        <w:jc w:val="center"/>
      </w:pPr>
    </w:p>
    <w:p w14:paraId="7255DD64" w14:textId="099FB6B4" w:rsidR="00702BB4" w:rsidRDefault="00702BB4" w:rsidP="00702BB4">
      <w:pPr>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t xml:space="preserve">      </w:t>
      </w:r>
      <w:r w:rsidRPr="00702BB4">
        <w:rPr>
          <w:noProof/>
          <w:lang w:eastAsia="es-CO"/>
        </w:rPr>
        <w:drawing>
          <wp:inline distT="0" distB="0" distL="0" distR="0" wp14:anchorId="25E5F48F" wp14:editId="28AB2DFF">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7039EB22" w:rsidR="00A827D9" w:rsidRPr="002D09A2" w:rsidRDefault="0031187E" w:rsidP="00A827D9">
      <w:pPr>
        <w:jc w:val="center"/>
      </w:pPr>
      <w:r>
        <w:rPr>
          <w:b/>
        </w:rPr>
        <w:t>Figura 8-12</w:t>
      </w:r>
      <w:r w:rsidR="00A827D9" w:rsidRPr="00ED602A">
        <w:rPr>
          <w:b/>
        </w:rPr>
        <w:t>:</w:t>
      </w:r>
      <w:r w:rsidR="00A827D9">
        <w:t xml:space="preserve"> interfaz de direccionamiento entre 2 contenedores de la ruta 131.</w:t>
      </w:r>
      <w:r w:rsidR="00A827D9">
        <w:br/>
        <w:t>(ruta alcanzando el 86,1% del recorrido, mensaje de notificación ruta completada)</w:t>
      </w:r>
    </w:p>
    <w:p w14:paraId="2718B3F5" w14:textId="77777777" w:rsidR="00702BB4" w:rsidRDefault="00702BB4" w:rsidP="005B7A96">
      <w:pPr>
        <w:jc w:val="both"/>
      </w:pPr>
    </w:p>
    <w:p w14:paraId="19B1E9FB" w14:textId="6747BD44" w:rsidR="007623F4" w:rsidRDefault="00AD0CA3" w:rsidP="007623F4">
      <w:pPr>
        <w:pStyle w:val="Ttulo2"/>
        <w:rPr>
          <w:rFonts w:cs="Arial"/>
        </w:rPr>
      </w:pPr>
      <w:r>
        <w:rPr>
          <w:rFonts w:cs="Arial"/>
        </w:rPr>
        <w:t>Generación</w:t>
      </w:r>
      <w:r w:rsidR="007623F4">
        <w:rPr>
          <w:rFonts w:cs="Arial"/>
        </w:rPr>
        <w:t>, firma del APK.</w:t>
      </w:r>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r w:rsidRPr="00056A53">
        <w:rPr>
          <w:rFonts w:ascii="Consolas" w:hAnsi="Consolas" w:cs="Consolas"/>
          <w:lang w:val="en-GB"/>
        </w:rPr>
        <w:t>keytool -genkey -v -keystore c:\Users\USER_NAME\key.jks -storetype JKS -keyalg RSA -keysiz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r w:rsidR="00056A53" w:rsidRPr="00056A53">
        <w:rPr>
          <w:b/>
        </w:rPr>
        <w:t xml:space="preserve">key.jks </w:t>
      </w:r>
      <w:r w:rsidR="00056A53" w:rsidRPr="00056A53">
        <w:t xml:space="preserve">una vez generado se debe referenciar desde la aplicación se debe crear en la siguiente ruta </w:t>
      </w:r>
      <w:r w:rsidR="00056A53" w:rsidRPr="00056A53">
        <w:rPr>
          <w:b/>
        </w:rPr>
        <w:t>app-folder/android</w:t>
      </w:r>
      <w:r w:rsidR="00056A53" w:rsidRPr="00056A53">
        <w:t xml:space="preserve"> un archivo </w:t>
      </w:r>
      <w:r w:rsidR="00056A53" w:rsidRPr="00056A53">
        <w:rPr>
          <w:b/>
        </w:rPr>
        <w:t>key.proprties</w:t>
      </w:r>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8858D0" w:rsidRPr="0075504F" w:rsidRDefault="008858D0"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29"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CEpF2JnAIAAMQFAAAOAAAAAAAAAAAAAAAAAC4CAABkcnMvZTJvRG9j&#10;LnhtbFBLAQItABQABgAIAAAAIQDBtp642QAAAAUBAAAPAAAAAAAAAAAAAAAAAPYEAABkcnMvZG93&#10;bnJldi54bWxQSwUGAAAAAAQABADzAAAA/AUAAAAA&#10;" fillcolor="white [3201]" strokeweight=".5pt">
                <v:textbox>
                  <w:txbxContent>
                    <w:p w14:paraId="67E90541" w14:textId="2D8A979C" w:rsidR="008858D0" w:rsidRPr="0075504F" w:rsidRDefault="008858D0"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r w:rsidR="0075504F" w:rsidRPr="0075504F">
        <w:rPr>
          <w:b/>
        </w:rPr>
        <w:t>android\app\build.gradle</w:t>
      </w:r>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r w:rsidR="003E7651" w:rsidRPr="003E7651">
        <w:rPr>
          <w:b/>
        </w:rPr>
        <w:t>flutter build apk</w:t>
      </w:r>
      <w:r w:rsidR="003E7651">
        <w:rPr>
          <w:b/>
        </w:rPr>
        <w:t xml:space="preserve"> </w:t>
      </w:r>
      <w:r w:rsidR="003E7651" w:rsidRPr="003E7651">
        <w:t xml:space="preserve">el cual compila y empaqueta la </w:t>
      </w:r>
      <w:r w:rsidR="003E7651">
        <w:t xml:space="preserve">aplicación </w:t>
      </w:r>
    </w:p>
    <w:p w14:paraId="4634CFDD" w14:textId="004E3369" w:rsidR="0075504F" w:rsidRPr="007623F4" w:rsidRDefault="0075504F" w:rsidP="007623F4">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561965" cy="1197610"/>
                    </a:xfrm>
                    <a:prstGeom prst="rect">
                      <a:avLst/>
                    </a:prstGeom>
                  </pic:spPr>
                </pic:pic>
              </a:graphicData>
            </a:graphic>
          </wp:inline>
        </w:drawing>
      </w:r>
    </w:p>
    <w:p w14:paraId="0BA7930E" w14:textId="7A897936" w:rsidR="00B24E86" w:rsidRDefault="0019538A" w:rsidP="0019538A">
      <w:pPr>
        <w:pStyle w:val="Prrafodelista"/>
        <w:jc w:val="center"/>
      </w:pPr>
      <w:r>
        <w:rPr>
          <w:b/>
        </w:rPr>
        <w:t>Figura 8-12</w:t>
      </w:r>
      <w:r w:rsidRPr="00ED602A">
        <w:rPr>
          <w:b/>
        </w:rPr>
        <w:t>:</w:t>
      </w:r>
      <w:r>
        <w:t xml:space="preserve"> resultado de la generación del APK</w:t>
      </w:r>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r w:rsidRPr="0019538A">
        <w:rPr>
          <w:b/>
        </w:rPr>
        <w:t>Flutter Install</w:t>
      </w:r>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10F76D4C" w:rsidR="0019538A" w:rsidRPr="0019538A" w:rsidRDefault="0019538A" w:rsidP="0019538A">
      <w:pPr>
        <w:pStyle w:val="Prrafodelista"/>
        <w:spacing w:line="276" w:lineRule="auto"/>
        <w:rPr>
          <w:rStyle w:val="Textoennegrita"/>
          <w:rFonts w:cs="Arial"/>
          <w:bCs w:val="0"/>
          <w:sz w:val="22"/>
        </w:rPr>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android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requerir los permisos. Este procedimiento de publicación </w:t>
      </w:r>
      <w:r w:rsidR="00C952F1">
        <w:t>consta de varios pasos y se deben cumplir con ciertos requisitos el procedimiento completo se puede consultar en el siguiente enlace (</w:t>
      </w:r>
      <w:r w:rsidR="00C952F1" w:rsidRPr="00C952F1">
        <w:t>https://developer.android.com/distribute/best-practices/launch</w:t>
      </w:r>
      <w:r w:rsidR="00C952F1">
        <w:t>)</w:t>
      </w: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13159BB2" w14:textId="4308E930" w:rsidR="00865AB9" w:rsidRDefault="00865AB9" w:rsidP="00B50565">
      <w:pPr>
        <w:rPr>
          <w:rFonts w:eastAsia="Times New Roman" w:cs="Arial"/>
          <w:szCs w:val="24"/>
          <w:lang w:val="es-ES" w:eastAsia="es-ES"/>
        </w:r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4"/>
      <w:bookmarkEnd w:id="45"/>
      <w:bookmarkEnd w:id="46"/>
      <w:bookmarkEnd w:id="47"/>
      <w:bookmarkEnd w:id="48"/>
      <w:bookmarkEnd w:id="49"/>
      <w:bookmarkEnd w:id="50"/>
      <w:bookmarkEnd w:id="56"/>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r w:rsidRPr="00771327">
        <w:rPr>
          <w:lang w:val="en-GB"/>
        </w:rPr>
        <w:t>It very probable that real garbage production in Bogota does not match the distribu</w:t>
      </w:r>
      <w:r>
        <w:rPr>
          <w:lang w:val="en-GB"/>
        </w:rPr>
        <w:t>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48F13FD8" w14:textId="77777777" w:rsidR="00D86879" w:rsidRDefault="00D86879" w:rsidP="00701546">
      <w:pPr>
        <w:pStyle w:val="Prrafodelista"/>
      </w:pPr>
    </w:p>
    <w:p w14:paraId="6A2B25DF" w14:textId="7582388A" w:rsidR="00D86879" w:rsidRDefault="00D86879" w:rsidP="00701546">
      <w:pPr>
        <w:pStyle w:val="Prrafodelista"/>
      </w:pPr>
      <w:r>
        <w:t>Este prototipo puede ser complementado usando etiquetas de identificación por radio frecuencia, para que cuando el camión entre en el campo de acción de la etiqueta en el contenedor el camión emita una señal de confirmación que indique que el proceso de recolección fue completado y actualice la información del contenedor en el servidor.</w:t>
      </w: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53"/>
          <w:headerReference w:type="default" r:id="rId154"/>
          <w:headerReference w:type="first" r:id="rId155"/>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56"/>
          <w:headerReference w:type="default" r:id="rId157"/>
          <w:headerReference w:type="first" r:id="rId158"/>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59"/>
          <w:headerReference w:type="default" r:id="rId160"/>
          <w:headerReference w:type="first" r:id="rId161"/>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Se recomienda el uso de gestores bibliográficos como Mendeley, Zotero,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356837"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w:t>
            </w:r>
          </w:p>
        </w:tc>
        <w:tc>
          <w:tcPr>
            <w:tcW w:w="4683" w:type="dxa"/>
          </w:tcPr>
          <w:p w14:paraId="73F5E4FC" w14:textId="77777777" w:rsidR="00D23611" w:rsidRPr="00F604E0" w:rsidRDefault="00356837" w:rsidP="00865AB9">
            <w:pPr>
              <w:pStyle w:val="Prrafodelista"/>
              <w:spacing w:line="240" w:lineRule="auto"/>
              <w:rPr>
                <w:rStyle w:val="Hipervnculo"/>
                <w:color w:val="auto"/>
                <w:sz w:val="18"/>
                <w:szCs w:val="18"/>
                <w:u w:val="none"/>
              </w:rPr>
            </w:pPr>
            <w:hyperlink r:id="rId162" w:history="1">
              <w:r w:rsidR="00D23611" w:rsidRPr="00F604E0">
                <w:rPr>
                  <w:rStyle w:val="Hipervnculo"/>
                  <w:color w:val="auto"/>
                  <w:sz w:val="18"/>
                  <w:szCs w:val="18"/>
                  <w:u w:val="none"/>
                </w:rPr>
                <w:t>HealthLinks.Washington.edu/hsl/StyleGuides/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356837" w:rsidP="00865AB9">
            <w:pPr>
              <w:pStyle w:val="Prrafodelista"/>
              <w:spacing w:line="240" w:lineRule="auto"/>
              <w:rPr>
                <w:rStyle w:val="Hipervnculo"/>
                <w:color w:val="auto"/>
                <w:sz w:val="18"/>
                <w:szCs w:val="18"/>
                <w:u w:val="none"/>
                <w:lang w:val="en-US"/>
              </w:rPr>
            </w:pPr>
            <w:hyperlink r:id="rId163" w:history="1">
              <w:r w:rsidR="00D23611" w:rsidRPr="00F604E0">
                <w:rPr>
                  <w:rStyle w:val="Hipervnculo"/>
                  <w:color w:val="auto"/>
                  <w:sz w:val="18"/>
                  <w:szCs w:val="18"/>
                  <w:u w:val="none"/>
                  <w:lang w:val="en-US"/>
                </w:rPr>
                <w:t>Liunet.edu/Cwis/Cwp/Library/Workshop/CitAMA.htm</w:t>
              </w:r>
            </w:hyperlink>
            <w:r w:rsidR="00D23611" w:rsidRPr="00F604E0">
              <w:rPr>
                <w:rStyle w:val="Hipervnculo"/>
                <w:color w:val="auto"/>
                <w:sz w:val="18"/>
                <w:szCs w:val="18"/>
                <w:u w:val="none"/>
                <w:lang w:val="en-US"/>
              </w:rPr>
              <w:t xml:space="preserve"> (ejemplos).</w:t>
            </w:r>
          </w:p>
        </w:tc>
      </w:tr>
      <w:tr w:rsidR="00D23611" w:rsidRPr="00356837"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erican Psychological Association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 y en general en todas las ciencias sociales.</w:t>
            </w:r>
          </w:p>
        </w:tc>
        <w:tc>
          <w:tcPr>
            <w:tcW w:w="4683" w:type="dxa"/>
          </w:tcPr>
          <w:p w14:paraId="2257A8EB" w14:textId="77777777" w:rsidR="00D23611" w:rsidRPr="00F604E0" w:rsidRDefault="00356837" w:rsidP="00865AB9">
            <w:pPr>
              <w:pStyle w:val="Prrafodelista"/>
              <w:spacing w:line="240" w:lineRule="auto"/>
              <w:rPr>
                <w:rStyle w:val="Hipervnculo"/>
                <w:color w:val="auto"/>
                <w:sz w:val="18"/>
                <w:szCs w:val="18"/>
                <w:u w:val="none"/>
              </w:rPr>
            </w:pPr>
            <w:hyperlink r:id="rId164"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356837" w:rsidP="00865AB9">
            <w:pPr>
              <w:pStyle w:val="Prrafodelista"/>
              <w:spacing w:line="240" w:lineRule="auto"/>
              <w:rPr>
                <w:rStyle w:val="Hipervnculo"/>
                <w:color w:val="auto"/>
                <w:sz w:val="18"/>
                <w:szCs w:val="18"/>
                <w:u w:val="none"/>
              </w:rPr>
            </w:pPr>
            <w:hyperlink r:id="rId165" w:history="1">
              <w:r w:rsidR="00D23611" w:rsidRPr="00F604E0">
                <w:rPr>
                  <w:rStyle w:val="Hipervnculo"/>
                  <w:color w:val="auto"/>
                  <w:sz w:val="18"/>
                  <w:szCs w:val="18"/>
                  <w:u w:val="none"/>
                </w:rPr>
                <w:t>Biblioteca.udg.es/Info_General/Guies/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356837" w:rsidP="00865AB9">
            <w:pPr>
              <w:pStyle w:val="Prrafodelista"/>
              <w:spacing w:line="240" w:lineRule="auto"/>
              <w:rPr>
                <w:rStyle w:val="Hipervnculo"/>
                <w:color w:val="auto"/>
                <w:sz w:val="18"/>
                <w:szCs w:val="18"/>
                <w:u w:val="none"/>
                <w:lang w:val="en-US"/>
              </w:rPr>
            </w:pPr>
            <w:hyperlink r:id="rId166" w:history="1">
              <w:r w:rsidR="00D23611" w:rsidRPr="00F604E0">
                <w:rPr>
                  <w:rStyle w:val="Hipervnculo"/>
                  <w:color w:val="auto"/>
                  <w:sz w:val="18"/>
                  <w:szCs w:val="18"/>
                  <w:u w:val="none"/>
                  <w:lang w:val="en-US"/>
                </w:rPr>
                <w:t>Liunet.edu/Cwis/Cwp/Library/Workshop/Citapa.htm</w:t>
              </w:r>
            </w:hyperlink>
            <w:r w:rsidR="00D23611" w:rsidRPr="00F604E0">
              <w:rPr>
                <w:rStyle w:val="Hipervnculo"/>
                <w:color w:val="auto"/>
                <w:sz w:val="18"/>
                <w:szCs w:val="18"/>
                <w:u w:val="none"/>
                <w:lang w:val="en-US"/>
              </w:rPr>
              <w:t xml:space="preserve"> (ejemplos).</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67"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r w:rsidRPr="00F604E0">
              <w:rPr>
                <w:sz w:val="18"/>
                <w:szCs w:val="18"/>
                <w:lang w:val="en-US"/>
              </w:rPr>
              <w:t>JabRef y KBibTeX</w:t>
            </w:r>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Herramientas de LateX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continúa)</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356837"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r w:rsidRPr="00D23611">
              <w:rPr>
                <w:rStyle w:val="Hipervnculo"/>
                <w:color w:val="auto"/>
                <w:sz w:val="18"/>
                <w:szCs w:val="18"/>
                <w:u w:val="none"/>
                <w:lang w:val="en-US"/>
              </w:rPr>
              <w:t>Patrias,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odern Language Association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356837" w:rsidP="00C914A8">
            <w:pPr>
              <w:pStyle w:val="Prrafodelista"/>
              <w:spacing w:line="240" w:lineRule="auto"/>
              <w:rPr>
                <w:rStyle w:val="Hipervnculo"/>
                <w:color w:val="auto"/>
                <w:sz w:val="18"/>
                <w:szCs w:val="18"/>
                <w:u w:val="none"/>
              </w:rPr>
            </w:pPr>
            <w:hyperlink r:id="rId168" w:history="1">
              <w:r w:rsidR="00F604E0" w:rsidRPr="00D23611">
                <w:rPr>
                  <w:rStyle w:val="Hipervnculo"/>
                  <w:color w:val="auto"/>
                  <w:sz w:val="18"/>
                  <w:szCs w:val="18"/>
                  <w:u w:val="none"/>
                </w:rPr>
                <w:t>MLA.org</w:t>
              </w:r>
            </w:hyperlink>
          </w:p>
          <w:p w14:paraId="02E0AD04" w14:textId="77777777" w:rsidR="00F604E0" w:rsidRPr="00D23611" w:rsidRDefault="00356837" w:rsidP="00C914A8">
            <w:pPr>
              <w:pStyle w:val="Prrafodelista"/>
              <w:spacing w:line="240" w:lineRule="auto"/>
              <w:rPr>
                <w:rStyle w:val="Hipervnculo"/>
                <w:color w:val="auto"/>
                <w:sz w:val="18"/>
                <w:szCs w:val="18"/>
                <w:u w:val="none"/>
              </w:rPr>
            </w:pPr>
            <w:hyperlink r:id="rId169" w:history="1">
              <w:r w:rsidR="00F604E0" w:rsidRPr="00D23611">
                <w:rPr>
                  <w:rStyle w:val="Hipervnculo"/>
                  <w:color w:val="auto"/>
                  <w:sz w:val="18"/>
                  <w:szCs w:val="18"/>
                  <w:u w:val="none"/>
                </w:rPr>
                <w:t>Biblioteca.udg.es/Info_General/Guies/Cites/MLA.asp</w:t>
              </w:r>
            </w:hyperlink>
            <w:r w:rsidR="00F604E0" w:rsidRPr="00D23611">
              <w:rPr>
                <w:rStyle w:val="Hipervnculo"/>
                <w:color w:val="auto"/>
                <w:sz w:val="18"/>
                <w:szCs w:val="18"/>
                <w:u w:val="none"/>
              </w:rPr>
              <w:t xml:space="preserve"> (reglamento).</w:t>
            </w:r>
          </w:p>
          <w:p w14:paraId="005A2A47" w14:textId="77777777" w:rsidR="00F604E0" w:rsidRPr="00D23611" w:rsidRDefault="00356837" w:rsidP="00C914A8">
            <w:pPr>
              <w:pStyle w:val="Prrafodelista"/>
              <w:spacing w:line="240" w:lineRule="auto"/>
              <w:rPr>
                <w:rStyle w:val="Hipervnculo"/>
                <w:color w:val="auto"/>
                <w:sz w:val="18"/>
                <w:szCs w:val="18"/>
                <w:u w:val="none"/>
              </w:rPr>
            </w:pPr>
            <w:hyperlink r:id="rId170" w:history="1">
              <w:r w:rsidR="00F604E0" w:rsidRPr="00D23611">
                <w:rPr>
                  <w:rStyle w:val="Hipervnculo"/>
                  <w:color w:val="auto"/>
                  <w:sz w:val="18"/>
                  <w:szCs w:val="18"/>
                  <w:u w:val="none"/>
                </w:rPr>
                <w:t>Liunet.edu/Cwis/Cwp/Library/Workshop/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National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356837" w:rsidP="00C914A8">
            <w:pPr>
              <w:pStyle w:val="Prrafodelista"/>
              <w:spacing w:line="240" w:lineRule="auto"/>
              <w:rPr>
                <w:rStyle w:val="Hipervnculo"/>
                <w:color w:val="auto"/>
                <w:sz w:val="18"/>
                <w:szCs w:val="18"/>
                <w:u w:val="none"/>
              </w:rPr>
            </w:pPr>
            <w:hyperlink r:id="rId171" w:history="1">
              <w:r w:rsidR="00F604E0" w:rsidRPr="00D23611">
                <w:rPr>
                  <w:rStyle w:val="Hipervnculo"/>
                  <w:color w:val="auto"/>
                  <w:sz w:val="18"/>
                  <w:szCs w:val="18"/>
                  <w:u w:val="none"/>
                </w:rPr>
                <w:t>NLM.NIH.gov</w:t>
              </w:r>
            </w:hyperlink>
          </w:p>
          <w:p w14:paraId="2A7A43CA" w14:textId="77777777" w:rsidR="00F604E0" w:rsidRPr="00D23611" w:rsidRDefault="00356837" w:rsidP="00C914A8">
            <w:pPr>
              <w:pStyle w:val="Prrafodelista"/>
              <w:spacing w:line="240" w:lineRule="auto"/>
              <w:rPr>
                <w:rStyle w:val="Hipervnculo"/>
                <w:color w:val="auto"/>
                <w:sz w:val="18"/>
                <w:szCs w:val="18"/>
                <w:u w:val="none"/>
              </w:rPr>
            </w:pPr>
            <w:hyperlink r:id="rId172" w:history="1">
              <w:r w:rsidR="00F604E0" w:rsidRPr="00D23611">
                <w:rPr>
                  <w:rStyle w:val="Hipervnculo"/>
                  <w:color w:val="auto"/>
                  <w:sz w:val="18"/>
                  <w:szCs w:val="18"/>
                  <w:u w:val="none"/>
                </w:rPr>
                <w:t>NLM.NIH.gov/Pubs/Formats/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Turabian</w:t>
            </w:r>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356837" w:rsidP="00C914A8">
            <w:pPr>
              <w:pStyle w:val="Prrafodelista"/>
              <w:spacing w:line="240" w:lineRule="auto"/>
              <w:rPr>
                <w:rStyle w:val="Hipervnculo"/>
                <w:color w:val="auto"/>
                <w:sz w:val="18"/>
                <w:szCs w:val="18"/>
                <w:u w:val="none"/>
                <w:lang w:val="en-US"/>
              </w:rPr>
            </w:pPr>
            <w:hyperlink r:id="rId173" w:history="1">
              <w:r w:rsidR="00F604E0" w:rsidRPr="00D23611">
                <w:rPr>
                  <w:rStyle w:val="Hipervnculo"/>
                  <w:color w:val="auto"/>
                  <w:sz w:val="18"/>
                  <w:szCs w:val="18"/>
                  <w:u w:val="none"/>
                  <w:lang w:val="en-US"/>
                </w:rPr>
                <w:t>ChicagoManualOfStyle.org</w:t>
              </w:r>
            </w:hyperlink>
          </w:p>
          <w:p w14:paraId="2D8446A0" w14:textId="77777777" w:rsidR="00F604E0" w:rsidRPr="00D23611" w:rsidRDefault="00356837" w:rsidP="00C914A8">
            <w:pPr>
              <w:pStyle w:val="Prrafodelista"/>
              <w:spacing w:line="240" w:lineRule="auto"/>
              <w:rPr>
                <w:rStyle w:val="Hipervnculo"/>
                <w:color w:val="auto"/>
                <w:sz w:val="18"/>
                <w:szCs w:val="18"/>
                <w:u w:val="none"/>
                <w:lang w:val="en-US"/>
              </w:rPr>
            </w:pPr>
            <w:hyperlink r:id="rId174" w:history="1">
              <w:r w:rsidR="00F604E0" w:rsidRPr="00D23611">
                <w:rPr>
                  <w:rStyle w:val="Hipervnculo"/>
                  <w:color w:val="auto"/>
                  <w:sz w:val="18"/>
                  <w:szCs w:val="18"/>
                  <w:u w:val="none"/>
                  <w:lang w:val="en-US"/>
                </w:rPr>
                <w:t>BedfordStMartins.com/Hacker/Resdoc/History/Footnotes.htm</w:t>
              </w:r>
            </w:hyperlink>
            <w:r w:rsidR="00F604E0" w:rsidRPr="00D23611">
              <w:rPr>
                <w:rStyle w:val="Hipervnculo"/>
                <w:color w:val="auto"/>
                <w:sz w:val="18"/>
                <w:szCs w:val="18"/>
                <w:u w:val="none"/>
                <w:lang w:val="en-US"/>
              </w:rPr>
              <w:t xml:space="preserve"> (Reglamento I) o</w:t>
            </w:r>
          </w:p>
          <w:p w14:paraId="469632D4" w14:textId="77777777" w:rsidR="00F604E0" w:rsidRPr="00D23611" w:rsidRDefault="00356837" w:rsidP="00C914A8">
            <w:pPr>
              <w:pStyle w:val="Prrafodelista"/>
              <w:spacing w:line="240" w:lineRule="auto"/>
              <w:rPr>
                <w:rStyle w:val="Hipervnculo"/>
                <w:color w:val="auto"/>
                <w:sz w:val="18"/>
                <w:szCs w:val="18"/>
                <w:u w:val="none"/>
                <w:lang w:val="en-US"/>
              </w:rPr>
            </w:pPr>
            <w:hyperlink r:id="rId175"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Reglamento II).</w:t>
            </w:r>
          </w:p>
          <w:p w14:paraId="0B28CC88" w14:textId="77777777" w:rsidR="00F604E0" w:rsidRPr="00D23611" w:rsidRDefault="00356837" w:rsidP="00C914A8">
            <w:pPr>
              <w:pStyle w:val="Prrafodelista"/>
              <w:spacing w:line="240" w:lineRule="auto"/>
              <w:rPr>
                <w:rStyle w:val="Hipervnculo"/>
                <w:color w:val="auto"/>
                <w:sz w:val="18"/>
                <w:szCs w:val="18"/>
                <w:u w:val="none"/>
              </w:rPr>
            </w:pPr>
            <w:hyperlink r:id="rId176" w:history="1">
              <w:r w:rsidR="00F604E0" w:rsidRPr="00D23611">
                <w:rPr>
                  <w:rStyle w:val="Hipervnculo"/>
                  <w:color w:val="auto"/>
                  <w:sz w:val="18"/>
                  <w:szCs w:val="18"/>
                  <w:u w:val="none"/>
                </w:rPr>
                <w:t>liunet.edu/cwis/cwp/library/workshop/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356837" w:rsidP="00C914A8">
            <w:pPr>
              <w:pStyle w:val="Prrafodelista"/>
              <w:spacing w:line="240" w:lineRule="auto"/>
              <w:rPr>
                <w:rStyle w:val="Hipervnculo"/>
                <w:color w:val="auto"/>
                <w:sz w:val="18"/>
                <w:szCs w:val="18"/>
                <w:u w:val="none"/>
              </w:rPr>
            </w:pPr>
            <w:hyperlink r:id="rId177" w:history="1">
              <w:r w:rsidR="00F604E0" w:rsidRPr="00D23611">
                <w:rPr>
                  <w:rStyle w:val="Hipervnculo"/>
                  <w:color w:val="auto"/>
                  <w:sz w:val="18"/>
                  <w:szCs w:val="18"/>
                  <w:u w:val="none"/>
                </w:rPr>
                <w:t>liunet.edu/cwis/cwp/library/workshop/citchi.htm Liunet.edu/Cwis/Cwp/Library/Workshop/Citchi.htm</w:t>
              </w:r>
            </w:hyperlink>
            <w:r w:rsidR="00F604E0" w:rsidRPr="00D23611">
              <w:rPr>
                <w:rStyle w:val="Hipervnculo"/>
                <w:color w:val="auto"/>
                <w:sz w:val="18"/>
                <w:szCs w:val="18"/>
                <w:u w:val="none"/>
              </w:rPr>
              <w:t xml:space="preserve"> (ejemplos de las reglas de Turabian)</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356837" w:rsidP="00C914A8">
            <w:pPr>
              <w:pStyle w:val="Prrafodelista"/>
              <w:spacing w:line="240" w:lineRule="auto"/>
              <w:rPr>
                <w:rStyle w:val="Hipervnculo"/>
                <w:color w:val="auto"/>
                <w:sz w:val="18"/>
                <w:szCs w:val="18"/>
                <w:u w:val="none"/>
              </w:rPr>
            </w:pPr>
            <w:hyperlink r:id="rId178" w:history="1">
              <w:r w:rsidR="00F604E0" w:rsidRPr="00D23611">
                <w:rPr>
                  <w:rStyle w:val="Hipervnculo"/>
                  <w:color w:val="auto"/>
                  <w:sz w:val="18"/>
                  <w:szCs w:val="18"/>
                  <w:u w:val="none"/>
                </w:rPr>
                <w:t>Fisterra.com/Recursos_Web/Mbe/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847BC0">
      <w:pPr>
        <w:pStyle w:val="Ttulo1"/>
        <w:ind w:left="708" w:hanging="708"/>
        <w:rPr>
          <w:rStyle w:val="Textoennegrita"/>
          <w:bCs/>
          <w:sz w:val="40"/>
        </w:rPr>
      </w:pPr>
      <w:r>
        <w:rPr>
          <w:rStyle w:val="Textoennegrita"/>
          <w:bCs/>
          <w:sz w:val="40"/>
        </w:rPr>
        <w:t>Bibliografía</w:t>
      </w:r>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E15123">
        <w:rPr>
          <w:rFonts w:ascii="Times New Roman" w:eastAsia="Times New Roman" w:hAnsi="Times New Roman" w:cs="Times New Roman"/>
          <w:sz w:val="24"/>
          <w:szCs w:val="24"/>
          <w:lang w:val="es-ES" w:eastAsia="es-CO"/>
        </w:rPr>
        <w:t>ArcGIS.</w:t>
      </w:r>
      <w:r w:rsidRPr="00E15123">
        <w:rPr>
          <w:rFonts w:ascii="Times New Roman" w:eastAsia="Times New Roman" w:hAnsi="Times New Roman" w:cs="Times New Roman"/>
          <w:i/>
          <w:iCs/>
          <w:sz w:val="24"/>
          <w:szCs w:val="24"/>
          <w:lang w:eastAsia="es-CO"/>
        </w:rPr>
        <w:t xml:space="preserve"> Georreferenciación y sistemas de coordenadas | ArcGIS Resourc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n.d.).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Arduino Uno Rev3 | Arduino Official Store</w:t>
      </w:r>
      <w:r w:rsidRPr="00FD2C77">
        <w:t xml:space="preserve">. </w:t>
      </w:r>
      <w:r>
        <w:t xml:space="preserve">(2017). Arduino UNO 2017. </w:t>
      </w:r>
      <w:hyperlink r:id="rId179" w:history="1">
        <w:r w:rsidR="00B62498" w:rsidRPr="00FD2C77">
          <w:rPr>
            <w:rStyle w:val="Hipervnculo"/>
            <w:lang w:val="en-GB"/>
          </w:rPr>
          <w:t>https://store.arduino.cc/arduino-uno-rev3</w:t>
        </w:r>
      </w:hyperlink>
    </w:p>
    <w:p w14:paraId="38D1A565" w14:textId="77777777" w:rsidR="00E45329" w:rsidRPr="003003C5" w:rsidRDefault="00E45329" w:rsidP="00E45329">
      <w:pPr>
        <w:pStyle w:val="NormalWeb"/>
        <w:ind w:left="720" w:hanging="720"/>
        <w:rPr>
          <w:lang w:val="en-GB"/>
        </w:rPr>
      </w:pPr>
      <w:r w:rsidRPr="003003C5">
        <w:rPr>
          <w:lang w:val="en-GB"/>
        </w:rPr>
        <w:t xml:space="preserve">Arteaga Mejia, L. M. (2019, July 30). </w:t>
      </w:r>
      <w:r>
        <w:rPr>
          <w:i/>
          <w:iCs/>
        </w:rPr>
        <w:t>¿Qué es el software libre? - Proyecto GNU - Free Software Foundation</w:t>
      </w:r>
      <w:r>
        <w:t xml:space="preserve">. </w:t>
      </w:r>
      <w:r w:rsidRPr="003003C5">
        <w:rPr>
          <w:lang w:val="en-GB"/>
        </w:rPr>
        <w:t>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rStyle w:val="Hipervnculo"/>
          <w:lang w:val="fr-FR"/>
        </w:rPr>
      </w:pPr>
      <w:r w:rsidRPr="00652EB8">
        <w:rPr>
          <w:lang w:val="en-GB"/>
        </w:rPr>
        <w:t xml:space="preserve">Azzola, F. (2019, May 28). </w:t>
      </w:r>
      <w:r w:rsidRPr="00652EB8">
        <w:rPr>
          <w:i/>
          <w:iCs/>
          <w:lang w:val="en-GB"/>
        </w:rPr>
        <w:t>CoAP Protocol: Step-by-Step Guide</w:t>
      </w:r>
      <w:r w:rsidRPr="00652EB8">
        <w:rPr>
          <w:lang w:val="en-GB"/>
        </w:rPr>
        <w:t xml:space="preserve">. </w:t>
      </w:r>
      <w:r w:rsidRPr="00652EB8">
        <w:rPr>
          <w:lang w:val="fr-FR"/>
        </w:rPr>
        <w:t xml:space="preserve">Dzone-Coap. </w:t>
      </w:r>
      <w:hyperlink r:id="rId180" w:history="1">
        <w:r w:rsidR="00FF7AB2" w:rsidRPr="00874AF8">
          <w:rPr>
            <w:rStyle w:val="Hipervnculo"/>
            <w:lang w:val="fr-FR"/>
          </w:rPr>
          <w:t>https://dzone.com/articles/coap-protocol-step-by-step-guide</w:t>
        </w:r>
      </w:hyperlink>
    </w:p>
    <w:p w14:paraId="1ACE588A" w14:textId="28854081" w:rsidR="001968A3" w:rsidRPr="001968A3" w:rsidRDefault="001968A3" w:rsidP="001968A3">
      <w:pPr>
        <w:spacing w:before="100" w:beforeAutospacing="1" w:after="100" w:afterAutospacing="1" w:line="240" w:lineRule="auto"/>
        <w:ind w:left="720" w:hanging="720"/>
      </w:pPr>
      <w:r w:rsidRPr="001968A3">
        <w:rPr>
          <w:rFonts w:ascii="Times New Roman" w:eastAsia="Times New Roman" w:hAnsi="Times New Roman" w:cs="Times New Roman"/>
          <w:sz w:val="24"/>
          <w:szCs w:val="24"/>
          <w:lang w:val="en-GB" w:eastAsia="es-CO"/>
        </w:rPr>
        <w:t xml:space="preserve">Bogotá, R. P. H.-. (2018, July 20). </w:t>
      </w:r>
      <w:r w:rsidRPr="001968A3">
        <w:rPr>
          <w:rFonts w:ascii="Times New Roman" w:eastAsia="Times New Roman" w:hAnsi="Times New Roman" w:cs="Times New Roman"/>
          <w:i/>
          <w:iCs/>
          <w:sz w:val="24"/>
          <w:szCs w:val="24"/>
          <w:lang w:eastAsia="es-CO"/>
        </w:rPr>
        <w:t>5.000 contenedores en calle serán para material reciclado</w:t>
      </w:r>
      <w:r w:rsidRPr="001968A3">
        <w:rPr>
          <w:rFonts w:ascii="Times New Roman" w:eastAsia="Times New Roman" w:hAnsi="Times New Roman" w:cs="Times New Roman"/>
          <w:sz w:val="24"/>
          <w:szCs w:val="24"/>
          <w:lang w:eastAsia="es-CO"/>
        </w:rPr>
        <w:t>. El Tiempo - Contenedores Engativa. https://www.eltiempo.com/bogota/instalaran-contenedores-de-basura-en-las-calles-de-bogota-245866</w:t>
      </w:r>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11E43">
        <w:rPr>
          <w:rFonts w:ascii="Times New Roman" w:eastAsia="Times New Roman" w:hAnsi="Times New Roman" w:cs="Times New Roman"/>
          <w:sz w:val="24"/>
          <w:szCs w:val="24"/>
          <w:lang w:eastAsia="es-CO"/>
        </w:rPr>
        <w:t xml:space="preserve">ksestupinan. </w:t>
      </w:r>
      <w:r w:rsidRPr="00FF7AB2">
        <w:rPr>
          <w:rFonts w:ascii="Times New Roman" w:eastAsia="Times New Roman" w:hAnsi="Times New Roman" w:cs="Times New Roman"/>
          <w:sz w:val="24"/>
          <w:szCs w:val="24"/>
          <w:lang w:eastAsia="es-CO"/>
        </w:rPr>
        <w:t xml:space="preserve">(2018, October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Bogota-Asi-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september).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steves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81"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074AE5">
        <w:rPr>
          <w:rFonts w:ascii="Times New Roman" w:eastAsia="Times New Roman" w:hAnsi="Times New Roman" w:cs="Times New Roman"/>
          <w:sz w:val="24"/>
          <w:szCs w:val="24"/>
          <w:lang w:eastAsia="es-CO"/>
        </w:rPr>
        <w:t>DataCentric</w:t>
      </w:r>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geolocalización y georeferenciación</w:t>
      </w:r>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r w:rsidRPr="00BF79FF">
        <w:rPr>
          <w:i/>
          <w:iCs/>
          <w:lang w:val="en-GB"/>
        </w:rPr>
        <w:t>Dragino</w:t>
      </w:r>
      <w:r w:rsidR="00AE118C" w:rsidRPr="00BF79FF">
        <w:rPr>
          <w:i/>
          <w:iCs/>
          <w:lang w:val="en-GB"/>
        </w:rPr>
        <w:t>: Ab</w:t>
      </w:r>
      <w:r w:rsidR="00AE118C" w:rsidRPr="00AE118C">
        <w:rPr>
          <w:i/>
          <w:iCs/>
          <w:lang w:val="en-GB"/>
        </w:rPr>
        <w:t>out Us</w:t>
      </w:r>
      <w:r w:rsidR="00AE118C" w:rsidRPr="00AE118C">
        <w:rPr>
          <w:lang w:val="en-GB"/>
        </w:rPr>
        <w:t xml:space="preserve">. (2015). </w:t>
      </w:r>
      <w:hyperlink r:id="rId182"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r w:rsidRPr="00822F51">
        <w:rPr>
          <w:i/>
          <w:lang w:val="en-GB"/>
        </w:rPr>
        <w:t>Dragino GPS</w:t>
      </w:r>
      <w:r>
        <w:rPr>
          <w:i/>
          <w:lang w:val="en-GB"/>
        </w:rPr>
        <w:t>.</w:t>
      </w:r>
      <w:r>
        <w:rPr>
          <w:lang w:val="en-GB"/>
        </w:rPr>
        <w:t xml:space="preserve"> </w:t>
      </w:r>
      <w:r w:rsidRPr="00822F51">
        <w:rPr>
          <w:i/>
          <w:iCs/>
          <w:lang w:val="en-GB"/>
        </w:rPr>
        <w:t>LoRaWAN GPS Tracker with 9-axis accelerometer-LGT92</w:t>
      </w:r>
      <w:r w:rsidRPr="00822F51">
        <w:rPr>
          <w:lang w:val="en-GB"/>
        </w:rPr>
        <w:t>. (2019, August 11). Dragino GPS. https://www.dragino.com/products/lora-lorawan-end-node/item/142-lgt-92.html</w:t>
      </w:r>
    </w:p>
    <w:p w14:paraId="2BA48353" w14:textId="1BB2B347" w:rsidR="00822F51" w:rsidRDefault="00822F51" w:rsidP="00822F51">
      <w:pPr>
        <w:pStyle w:val="NormalWeb"/>
        <w:ind w:left="720" w:hanging="720"/>
        <w:rPr>
          <w:rStyle w:val="Hipervnculo"/>
          <w:lang w:val="en-GB"/>
        </w:rPr>
      </w:pPr>
      <w:r w:rsidRPr="00822F51">
        <w:rPr>
          <w:i/>
          <w:lang w:val="en-GB"/>
        </w:rPr>
        <w:t>Dragino Distance</w:t>
      </w:r>
      <w:r w:rsidRPr="00822F51">
        <w:rPr>
          <w:lang w:val="en-GB"/>
        </w:rPr>
        <w:t xml:space="preserve">. </w:t>
      </w:r>
      <w:r w:rsidRPr="00822F51">
        <w:rPr>
          <w:i/>
          <w:iCs/>
          <w:lang w:val="en-GB"/>
        </w:rPr>
        <w:t>LDDS75 LoRaWAN Distance Detection Sensor</w:t>
      </w:r>
      <w:r w:rsidRPr="00822F51">
        <w:rPr>
          <w:lang w:val="en-GB"/>
        </w:rPr>
        <w:t xml:space="preserve">. (2020, June 10). </w:t>
      </w:r>
      <w:hyperlink r:id="rId183"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6C1AF1">
        <w:rPr>
          <w:rFonts w:ascii="Times New Roman" w:eastAsia="Times New Roman" w:hAnsi="Times New Roman" w:cs="Times New Roman"/>
          <w:i/>
          <w:sz w:val="24"/>
          <w:szCs w:val="24"/>
          <w:lang w:val="en-GB" w:eastAsia="es-CO"/>
        </w:rPr>
        <w:t>Dragino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LG02 Dual Channels LoRa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84"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Style w:val="Hipervnculo"/>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85" w:history="1">
        <w:r w:rsidR="00EB746E" w:rsidRPr="00A1671F">
          <w:rPr>
            <w:rStyle w:val="Hipervnculo"/>
            <w:rFonts w:ascii="Ancizar Sans" w:hAnsi="Ancizar Sans"/>
            <w:noProof/>
            <w:szCs w:val="24"/>
            <w:lang w:val="en-GB"/>
          </w:rPr>
          <w:t>https://doi.org/10.1016/j.scs.2019.101488</w:t>
        </w:r>
      </w:hyperlink>
    </w:p>
    <w:p w14:paraId="016D0695" w14:textId="77777777" w:rsidR="000A60D3" w:rsidRPr="000A60D3" w:rsidRDefault="000A60D3" w:rsidP="000A60D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B03044">
        <w:rPr>
          <w:rFonts w:ascii="Times New Roman" w:eastAsia="Times New Roman" w:hAnsi="Times New Roman" w:cs="Times New Roman"/>
          <w:sz w:val="24"/>
          <w:szCs w:val="24"/>
          <w:lang w:val="en-GB" w:eastAsia="es-CO"/>
        </w:rPr>
        <w:t xml:space="preserve">Franco, F. M. (2018, August 13). </w:t>
      </w:r>
      <w:r w:rsidRPr="000A60D3">
        <w:rPr>
          <w:rFonts w:ascii="Times New Roman" w:eastAsia="Times New Roman" w:hAnsi="Times New Roman" w:cs="Times New Roman"/>
          <w:i/>
          <w:iCs/>
          <w:sz w:val="24"/>
          <w:szCs w:val="24"/>
          <w:lang w:eastAsia="es-CO"/>
        </w:rPr>
        <w:t>Así funcionan los nuevos camiones del esquema de aseo de Bogotá</w:t>
      </w:r>
      <w:r w:rsidRPr="000A60D3">
        <w:rPr>
          <w:rFonts w:ascii="Times New Roman" w:eastAsia="Times New Roman" w:hAnsi="Times New Roman" w:cs="Times New Roman"/>
          <w:sz w:val="24"/>
          <w:szCs w:val="24"/>
          <w:lang w:eastAsia="es-CO"/>
        </w:rPr>
        <w:t>. El Tiempo- Capacidad Camiones. https://www.eltiempo.com/bogota/caracteristicas-de-los-camiones-de-basura-nuevos-en-bogota-255354</w:t>
      </w:r>
    </w:p>
    <w:p w14:paraId="6FFB59D8" w14:textId="77777777" w:rsidR="000A60D3" w:rsidRPr="000A60D3" w:rsidRDefault="000A60D3" w:rsidP="003346E4">
      <w:pPr>
        <w:widowControl w:val="0"/>
        <w:autoSpaceDE w:val="0"/>
        <w:autoSpaceDN w:val="0"/>
        <w:adjustRightInd w:val="0"/>
        <w:ind w:left="480" w:hanging="480"/>
        <w:rPr>
          <w:rFonts w:ascii="Ancizar Sans" w:hAnsi="Ancizar Sans"/>
          <w:noProof/>
          <w:szCs w:val="24"/>
        </w:rPr>
      </w:pPr>
    </w:p>
    <w:p w14:paraId="3FA75D84" w14:textId="5556A3EC" w:rsidR="00EB746E" w:rsidRPr="00EB746E" w:rsidRDefault="00EB746E" w:rsidP="00EB746E">
      <w:pPr>
        <w:pStyle w:val="NormalWeb"/>
        <w:ind w:left="720" w:hanging="720"/>
        <w:rPr>
          <w:lang w:val="en-GB"/>
        </w:rPr>
      </w:pPr>
      <w:r w:rsidRPr="00EB746E">
        <w:rPr>
          <w:lang w:val="en-GB"/>
        </w:rPr>
        <w:lastRenderedPageBreak/>
        <w:t>GNU-Copyleft</w:t>
      </w:r>
      <w:r>
        <w:rPr>
          <w:lang w:val="en-GB"/>
        </w:rPr>
        <w:t xml:space="preserve">. </w:t>
      </w:r>
      <w:r w:rsidRPr="00EB746E">
        <w:rPr>
          <w:i/>
          <w:iCs/>
          <w:lang w:val="en-GB"/>
        </w:rPr>
        <w:t>¿Qué es el copyleft? - Proyecto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86"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i/>
          <w:iCs/>
          <w:lang w:val="en-GB"/>
        </w:rPr>
        <w:t xml:space="preserve"> Bienvenidos a GPS.gov</w:t>
      </w:r>
      <w:r w:rsidRPr="00995B13">
        <w:rPr>
          <w:lang w:val="en-GB"/>
        </w:rPr>
        <w:t>. Retrieved October 14, 2020, from https://www.gps.gov/spanish.php</w:t>
      </w:r>
    </w:p>
    <w:p w14:paraId="134D7946" w14:textId="4C203E70" w:rsidR="00AA24A2" w:rsidRDefault="00AA24A2" w:rsidP="00AA24A2">
      <w:pPr>
        <w:pStyle w:val="NormalWeb"/>
        <w:ind w:left="720" w:hanging="720"/>
      </w:pPr>
      <w:r w:rsidRPr="003003C5">
        <w:t xml:space="preserve">Hoplin, I. (2019, August 6). </w:t>
      </w:r>
      <w:r>
        <w:rPr>
          <w:i/>
          <w:iCs/>
        </w:rPr>
        <w:t>MQTT: un protocolo abierto de red y su importancia en el IoT</w:t>
      </w:r>
      <w:r>
        <w:t xml:space="preserve">. Open-MQTT. </w:t>
      </w:r>
      <w:hyperlink r:id="rId187" w:history="1">
        <w:r w:rsidR="00683E27" w:rsidRPr="009B6566">
          <w:rPr>
            <w:rStyle w:val="Hipervnculo"/>
          </w:rPr>
          <w:t>https://www.hwlibre.com/mqtt/</w:t>
        </w:r>
      </w:hyperlink>
    </w:p>
    <w:p w14:paraId="548DA916" w14:textId="5D2B9DE5" w:rsid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683E27">
        <w:rPr>
          <w:rFonts w:ascii="Times New Roman" w:eastAsia="Times New Roman" w:hAnsi="Times New Roman" w:cs="Times New Roman"/>
          <w:sz w:val="24"/>
          <w:szCs w:val="24"/>
          <w:lang w:eastAsia="es-CO"/>
        </w:rPr>
        <w:t>Ideca-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 xml:space="preserve">(n.d.). Retrieved October 7, 2020, from </w:t>
      </w:r>
      <w:hyperlink r:id="rId188" w:history="1">
        <w:r w:rsidR="0041467B" w:rsidRPr="00F56A9D">
          <w:rPr>
            <w:rStyle w:val="Hipervnculo"/>
            <w:rFonts w:ascii="Times New Roman" w:eastAsia="Times New Roman" w:hAnsi="Times New Roman" w:cs="Times New Roman"/>
            <w:sz w:val="24"/>
            <w:szCs w:val="24"/>
            <w:lang w:val="en-GB" w:eastAsia="es-CO"/>
          </w:rPr>
          <w:t>https://www.ideca.gov.co/buscador?topic=All&amp;metadata=All&amp;newest=All&amp;entity=All&amp;resource=All&amp;content_type=map&amp;res=true</w:t>
        </w:r>
      </w:hyperlink>
    </w:p>
    <w:p w14:paraId="0DCC32B9" w14:textId="6BBC81ED" w:rsidR="0041467B" w:rsidRPr="0041467B" w:rsidRDefault="0041467B"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41467B">
        <w:rPr>
          <w:rFonts w:ascii="Times New Roman" w:eastAsia="Times New Roman" w:hAnsi="Times New Roman" w:cs="Times New Roman"/>
          <w:sz w:val="24"/>
          <w:szCs w:val="24"/>
          <w:lang w:val="en-GB" w:eastAsia="es-CO"/>
        </w:rPr>
        <w:t>Karthikeyan, S., Rani, G. S., Sridevi, M., &amp; Bhuvaneswari, P. T. V. (2017). IoT enabled waste management system using ZigBee network. 2017 2nd IEEE International Conference on Recent Trends in Electronics, Information &amp; Communication Technology (RTEICT). doi:10.1109/rteict.2017.8256987 </w:t>
      </w:r>
    </w:p>
    <w:p w14:paraId="7EF808D0" w14:textId="77777777" w:rsidR="00295C88" w:rsidRDefault="00295C88" w:rsidP="00295C88">
      <w:pPr>
        <w:pStyle w:val="NormalWeb"/>
        <w:ind w:left="720" w:hanging="720"/>
      </w:pPr>
      <w:r>
        <w:t xml:space="preserve">1&amp;1 IONOS España S.L.U. (2020, September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0D48333B"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Xinyuan</w:t>
      </w:r>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Xin Yuan Electronic Technology Co., Ltd</w:t>
      </w:r>
      <w:r w:rsidR="00E97DA7">
        <w:rPr>
          <w:rFonts w:ascii="Times New Roman" w:eastAsia="Times New Roman" w:hAnsi="Times New Roman" w:cs="Times New Roman"/>
          <w:sz w:val="24"/>
          <w:szCs w:val="24"/>
          <w:lang w:val="en-GB" w:eastAsia="es-CO"/>
        </w:rPr>
        <w:t>. (2017, May 12).</w:t>
      </w:r>
      <w:r w:rsidRPr="00AA4748">
        <w:rPr>
          <w:rFonts w:ascii="Times New Roman" w:eastAsia="Times New Roman" w:hAnsi="Times New Roman" w:cs="Times New Roman"/>
          <w:sz w:val="24"/>
          <w:szCs w:val="24"/>
          <w:lang w:val="en-GB" w:eastAsia="es-CO"/>
        </w:rPr>
        <w:t xml:space="preserve"> </w:t>
      </w:r>
      <w:hyperlink r:id="rId189"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1811473E" w14:textId="69E6D00A" w:rsidR="00AE196D" w:rsidRDefault="00AE196D"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AE196D">
        <w:rPr>
          <w:lang w:val="en-GB"/>
        </w:rPr>
        <w:t xml:space="preserve">Miessler, D., Guzman, A,. </w:t>
      </w:r>
      <w:r w:rsidRPr="00D06FEC">
        <w:rPr>
          <w:lang w:val="en-GB"/>
        </w:rPr>
        <w:t xml:space="preserve">Rudresh, V., Smith, C. 2018 OWASP Internet of Things, owasp org recuperado de : </w:t>
      </w:r>
      <w:hyperlink r:id="rId190" w:history="1">
        <w:r w:rsidRPr="00D06FEC">
          <w:rPr>
            <w:rStyle w:val="Hipervnculo"/>
            <w:lang w:val="en-GB"/>
          </w:rPr>
          <w:t>https://owasp.org/www-project-internet-of-things/</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FD2C77">
        <w:rPr>
          <w:rFonts w:ascii="Times New Roman" w:eastAsia="Times New Roman" w:hAnsi="Times New Roman" w:cs="Times New Roman"/>
          <w:sz w:val="24"/>
          <w:szCs w:val="24"/>
          <w:lang w:val="en-GB" w:eastAsia="es-CO"/>
        </w:rPr>
        <w:t xml:space="preserve">Msv,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91"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175ED5">
        <w:rPr>
          <w:rFonts w:ascii="Times New Roman" w:eastAsia="Times New Roman" w:hAnsi="Times New Roman" w:cs="Times New Roman"/>
          <w:sz w:val="24"/>
          <w:szCs w:val="24"/>
          <w:lang w:eastAsia="es-CO"/>
        </w:rPr>
        <w:t>Naylampmechatronics.</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92"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74D9B59D" w14:textId="4D9CCA78" w:rsidR="0079540E" w:rsidRDefault="0079540E" w:rsidP="0079540E">
      <w:pPr>
        <w:pStyle w:val="NormalWeb"/>
        <w:ind w:left="720" w:hanging="720"/>
        <w:rPr>
          <w:lang w:val="en-GB"/>
        </w:rPr>
      </w:pPr>
      <w:r w:rsidRPr="0079540E">
        <w:rPr>
          <w:i/>
          <w:iCs/>
          <w:lang w:val="en-GB"/>
        </w:rPr>
        <w:lastRenderedPageBreak/>
        <w:t>OWASP Foundation | Open Source Foundation for Application Security</w:t>
      </w:r>
      <w:r w:rsidR="00E97DA7">
        <w:rPr>
          <w:lang w:val="en-GB"/>
        </w:rPr>
        <w:t xml:space="preserve">. </w:t>
      </w:r>
      <w:r w:rsidRPr="0079540E">
        <w:rPr>
          <w:lang w:val="en-GB"/>
        </w:rPr>
        <w:t xml:space="preserve">OWASP. Retrieved October 16, 2020, from </w:t>
      </w:r>
      <w:hyperlink r:id="rId193" w:history="1">
        <w:r w:rsidR="00921A72" w:rsidRPr="00F12FB2">
          <w:rPr>
            <w:rStyle w:val="Hipervnculo"/>
            <w:lang w:val="en-GB"/>
          </w:rPr>
          <w:t>https://owasp.org/about/</w:t>
        </w:r>
      </w:hyperlink>
    </w:p>
    <w:p w14:paraId="0FF56EEB" w14:textId="77777777" w:rsidR="00921A72" w:rsidRPr="00137E66" w:rsidRDefault="00921A72" w:rsidP="00921A72">
      <w:pPr>
        <w:spacing w:before="100" w:beforeAutospacing="1" w:after="100" w:afterAutospacing="1" w:line="480" w:lineRule="auto"/>
        <w:ind w:left="720" w:hanging="720"/>
        <w:rPr>
          <w:rFonts w:ascii="Times New Roman" w:eastAsia="Times New Roman" w:hAnsi="Times New Roman" w:cs="Times New Roman"/>
          <w:sz w:val="24"/>
          <w:szCs w:val="24"/>
          <w:lang w:val="en-GB" w:eastAsia="es-CO"/>
        </w:rPr>
      </w:pPr>
      <w:r w:rsidRPr="00921A72">
        <w:rPr>
          <w:rFonts w:ascii="Times New Roman" w:eastAsia="Times New Roman" w:hAnsi="Times New Roman" w:cs="Times New Roman"/>
          <w:sz w:val="24"/>
          <w:szCs w:val="24"/>
          <w:lang w:val="en-GB" w:eastAsia="es-CO"/>
        </w:rPr>
        <w:t xml:space="preserve">O.R.S. (2019, May 11). </w:t>
      </w:r>
      <w:r w:rsidRPr="00921A72">
        <w:rPr>
          <w:rFonts w:ascii="Times New Roman" w:eastAsia="Times New Roman" w:hAnsi="Times New Roman" w:cs="Times New Roman"/>
          <w:i/>
          <w:iCs/>
          <w:sz w:val="24"/>
          <w:szCs w:val="24"/>
          <w:lang w:val="en-GB" w:eastAsia="es-CO"/>
        </w:rPr>
        <w:t>Services | Openrouteservice</w:t>
      </w:r>
      <w:r w:rsidRPr="00921A72">
        <w:rPr>
          <w:rFonts w:ascii="Times New Roman" w:eastAsia="Times New Roman" w:hAnsi="Times New Roman" w:cs="Times New Roman"/>
          <w:sz w:val="24"/>
          <w:szCs w:val="24"/>
          <w:lang w:val="en-GB" w:eastAsia="es-CO"/>
        </w:rPr>
        <w:t xml:space="preserve">. </w:t>
      </w:r>
      <w:r w:rsidRPr="00137E66">
        <w:rPr>
          <w:rFonts w:ascii="Times New Roman" w:eastAsia="Times New Roman" w:hAnsi="Times New Roman" w:cs="Times New Roman"/>
          <w:sz w:val="24"/>
          <w:szCs w:val="24"/>
          <w:lang w:val="en-GB" w:eastAsia="es-CO"/>
        </w:rPr>
        <w:t>ORS-Services. https://openrouteservice.org/services/</w:t>
      </w:r>
    </w:p>
    <w:p w14:paraId="731CE220" w14:textId="77777777" w:rsidR="00921A72" w:rsidRPr="0079540E" w:rsidRDefault="00921A72" w:rsidP="0079540E">
      <w:pPr>
        <w:pStyle w:val="NormalWeb"/>
        <w:ind w:left="720" w:hanging="720"/>
        <w:rPr>
          <w:lang w:val="en-GB"/>
        </w:rPr>
      </w:pPr>
    </w:p>
    <w:p w14:paraId="4CDA7C27" w14:textId="64C1E2D6" w:rsidR="0079540E" w:rsidRPr="0079540E" w:rsidRDefault="0079540E" w:rsidP="0079540E">
      <w:pPr>
        <w:spacing w:before="100" w:beforeAutospacing="1" w:after="100" w:afterAutospacing="1" w:line="240" w:lineRule="auto"/>
        <w:ind w:left="720" w:hanging="720"/>
        <w:rPr>
          <w:rStyle w:val="Hipervnculo"/>
          <w:rFonts w:ascii="Times New Roman" w:eastAsia="Times New Roman" w:hAnsi="Times New Roman" w:cs="Times New Roman"/>
          <w:color w:val="auto"/>
          <w:sz w:val="24"/>
          <w:szCs w:val="24"/>
          <w:u w:val="none"/>
          <w:lang w:val="en-GB" w:eastAsia="es-CO"/>
        </w:rPr>
      </w:pPr>
      <w:r w:rsidRPr="0081267A">
        <w:rPr>
          <w:rFonts w:ascii="Times New Roman" w:eastAsia="Times New Roman" w:hAnsi="Times New Roman" w:cs="Times New Roman"/>
          <w:sz w:val="24"/>
          <w:szCs w:val="24"/>
          <w:lang w:val="en-GB" w:eastAsia="es-CO"/>
        </w:rPr>
        <w:t xml:space="preserve">Raftery, H. (2018, 26 febrero). </w:t>
      </w:r>
      <w:r w:rsidRPr="0081267A">
        <w:rPr>
          <w:rFonts w:ascii="Times New Roman" w:eastAsia="Times New Roman" w:hAnsi="Times New Roman" w:cs="Times New Roman"/>
          <w:i/>
          <w:iCs/>
          <w:sz w:val="24"/>
          <w:szCs w:val="24"/>
          <w:lang w:val="en-GB" w:eastAsia="es-CO"/>
        </w:rPr>
        <w:t>LoRaWAN: OTAA or ABP?</w:t>
      </w:r>
      <w:r w:rsidRPr="0081267A">
        <w:rPr>
          <w:rFonts w:ascii="Times New Roman" w:eastAsia="Times New Roman" w:hAnsi="Times New Roman" w:cs="Times New Roman"/>
          <w:sz w:val="24"/>
          <w:szCs w:val="24"/>
          <w:lang w:val="en-GB" w:eastAsia="es-CO"/>
        </w:rPr>
        <w:t xml:space="preserve"> </w:t>
      </w:r>
      <w:r w:rsidRPr="00781982">
        <w:rPr>
          <w:rFonts w:ascii="Times New Roman" w:eastAsia="Times New Roman" w:hAnsi="Times New Roman" w:cs="Times New Roman"/>
          <w:sz w:val="24"/>
          <w:szCs w:val="24"/>
          <w:lang w:val="en-GB" w:eastAsia="es-CO"/>
        </w:rPr>
        <w:t xml:space="preserve">NewieVentures. </w:t>
      </w:r>
      <w:hyperlink r:id="rId194"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34397F07" w14:textId="320BDF1B" w:rsidR="00847AEA" w:rsidRPr="00FF7133" w:rsidRDefault="00847AEA"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79540E">
        <w:rPr>
          <w:lang w:val="en-GB"/>
        </w:rPr>
        <w:t xml:space="preserve">Shakdhe, Arjun &amp; Agrawal, Suyash &amp; Yang, Baijian. </w:t>
      </w:r>
      <w:r w:rsidRPr="00FF7133">
        <w:rPr>
          <w:lang w:val="en-GB"/>
        </w:rPr>
        <w:t>(2019). Security Vulnerabilities in Consumer IoT Applications</w:t>
      </w:r>
      <w:r w:rsidRPr="00847AEA">
        <w:rPr>
          <w:rStyle w:val="Hipervnculo"/>
          <w:rFonts w:ascii="Times New Roman" w:eastAsia="Times New Roman" w:hAnsi="Times New Roman" w:cs="Times New Roman"/>
          <w:sz w:val="24"/>
          <w:szCs w:val="24"/>
          <w:lang w:val="en-GB" w:eastAsia="es-CO"/>
        </w:rPr>
        <w:t xml:space="preserve">. </w:t>
      </w:r>
      <w:r w:rsidRPr="00FF7133">
        <w:rPr>
          <w:rStyle w:val="Hipervnculo"/>
          <w:rFonts w:ascii="Times New Roman" w:eastAsia="Times New Roman" w:hAnsi="Times New Roman" w:cs="Times New Roman"/>
          <w:sz w:val="24"/>
          <w:szCs w:val="24"/>
          <w:lang w:eastAsia="es-CO"/>
        </w:rPr>
        <w:t>1-6. 10.1109/BigDataSecurity-HPSC-IDS.2019.00012.</w:t>
      </w:r>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FF7133">
        <w:rPr>
          <w:rFonts w:ascii="Times New Roman" w:eastAsia="Times New Roman" w:hAnsi="Times New Roman" w:cs="Times New Roman"/>
          <w:sz w:val="24"/>
          <w:szCs w:val="24"/>
          <w:lang w:eastAsia="es-CO"/>
        </w:rPr>
        <w:t xml:space="preserve">Skoglund, P. (2019, March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EcoInventos. </w:t>
      </w:r>
      <w:hyperlink r:id="rId195"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Modulación LoRa: Long Range Modulation - Exploración de aplicaciones usando tecnología LoRa</w:t>
      </w:r>
      <w:r>
        <w:t xml:space="preserve">. </w:t>
      </w:r>
      <w:r w:rsidRPr="00DF5775">
        <w:rPr>
          <w:lang w:val="de-DE"/>
        </w:rPr>
        <w:t xml:space="preserve">Medium. </w:t>
      </w:r>
      <w:hyperlink r:id="rId196" w:history="1">
        <w:r w:rsidRPr="007E7A30">
          <w:rPr>
            <w:rStyle w:val="Hipervnculo"/>
            <w:lang w:val="de-DE"/>
          </w:rPr>
          <w:t>https://medium.com/pruebas-de-laboratorio-de-la-modulaci%C3%B3n-lora/modulaci%C3%B3n-lora-4ad74cabd59e</w:t>
        </w:r>
      </w:hyperlink>
    </w:p>
    <w:p w14:paraId="1DC2FA85" w14:textId="77777777" w:rsidR="004F558E" w:rsidRPr="004F558E" w:rsidRDefault="004F558E" w:rsidP="004F558E">
      <w:pPr>
        <w:pStyle w:val="NormalWeb"/>
        <w:ind w:left="720" w:hanging="720"/>
        <w:rPr>
          <w:lang w:val="en-GB"/>
        </w:rPr>
      </w:pPr>
      <w:r w:rsidRPr="004F558E">
        <w:rPr>
          <w:lang w:val="en-GB"/>
        </w:rPr>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B563E7B" w:rsidR="00B91896" w:rsidRDefault="00B91896" w:rsidP="00B91896">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September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xml:space="preserve">. Residuos y Reciclaje Bogotá. </w:t>
      </w:r>
      <w:hyperlink r:id="rId197" w:history="1">
        <w:r w:rsidR="0079540E" w:rsidRPr="00C55358">
          <w:rPr>
            <w:rStyle w:val="Hipervnculo"/>
            <w:rFonts w:ascii="Times New Roman" w:eastAsia="Times New Roman" w:hAnsi="Times New Roman" w:cs="Times New Roman"/>
            <w:sz w:val="24"/>
            <w:szCs w:val="24"/>
            <w:lang w:eastAsia="es-CO"/>
          </w:rPr>
          <w:t>http://concejodebogota.gov.co/bogota-produce-6-300-toneladas-de-basura-al-dia/cbogota/2018-09-03/134429.php</w:t>
        </w:r>
      </w:hyperlink>
    </w:p>
    <w:p w14:paraId="08A5D9B7" w14:textId="7FC06751" w:rsidR="00022A0A" w:rsidRPr="00022A0A" w:rsidRDefault="00022A0A" w:rsidP="00022A0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22A0A">
        <w:rPr>
          <w:rFonts w:ascii="Times New Roman" w:eastAsia="Times New Roman" w:hAnsi="Times New Roman" w:cs="Times New Roman"/>
          <w:i/>
          <w:iCs/>
          <w:sz w:val="24"/>
          <w:szCs w:val="24"/>
          <w:lang w:eastAsia="es-CO"/>
        </w:rPr>
        <w:t>Tecnologia Inalambrica. Qué es, Funcionamiento, Tipos y Comunicación Inalambrica</w:t>
      </w:r>
      <w:r w:rsidRPr="00022A0A">
        <w:rPr>
          <w:rFonts w:ascii="Times New Roman" w:eastAsia="Times New Roman" w:hAnsi="Times New Roman" w:cs="Times New Roman"/>
          <w:sz w:val="24"/>
          <w:szCs w:val="24"/>
          <w:lang w:eastAsia="es-CO"/>
        </w:rPr>
        <w:t>. (2017, November 19). https://www.areatecnologia.com/informatica/tecnologia-inalambrica.html#:%7E:text=La%20tecnolog%C3%ADa%20inal%C3%A1mbrica%20es%20la,tipo%20ni%20otros%20medios%20f%C3%ADsicos.</w:t>
      </w:r>
    </w:p>
    <w:p w14:paraId="18627C5A" w14:textId="77777777" w:rsidR="00022A0A" w:rsidRDefault="00022A0A"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Advanced Message Queuing Protocol (AMQP) | Alexander Volov’s homepage</w:t>
      </w:r>
      <w:r w:rsidRPr="00C112AB">
        <w:rPr>
          <w:lang w:val="en-GB"/>
        </w:rPr>
        <w:t xml:space="preserve">. </w:t>
      </w:r>
      <w:hyperlink r:id="rId198"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r w:rsidRPr="00774B35">
        <w:rPr>
          <w:rFonts w:ascii="Times New Roman" w:eastAsia="Times New Roman" w:hAnsi="Times New Roman" w:cs="Times New Roman"/>
          <w:i/>
          <w:iCs/>
          <w:sz w:val="24"/>
          <w:szCs w:val="24"/>
          <w:lang w:eastAsia="es-CO"/>
        </w:rPr>
        <w:t>What is Arduino?</w:t>
      </w:r>
      <w:r w:rsidRPr="00774B35">
        <w:rPr>
          <w:rFonts w:ascii="Times New Roman" w:eastAsia="Times New Roman" w:hAnsi="Times New Roman" w:cs="Times New Roman"/>
          <w:sz w:val="24"/>
          <w:szCs w:val="24"/>
          <w:lang w:eastAsia="es-CO"/>
        </w:rPr>
        <w:t xml:space="preserve"> (2018, 5 febrero). Arduino cc. </w:t>
      </w:r>
      <w:hyperlink r:id="rId199"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lastRenderedPageBreak/>
        <w:t xml:space="preserve">El Espectador -Redacción Bogotá - bogota@elespectador.com. (2020, July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200"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t xml:space="preserve">Zona, T. E. L. (2018, February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ksestupinan,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202"/>
      <w:headerReference w:type="default" r:id="rId203"/>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31097" w14:textId="77777777" w:rsidR="00CD11B5" w:rsidRDefault="00CD11B5" w:rsidP="00217026">
      <w:pPr>
        <w:spacing w:after="0" w:line="240" w:lineRule="auto"/>
      </w:pPr>
      <w:r>
        <w:separator/>
      </w:r>
    </w:p>
    <w:p w14:paraId="68A0375C" w14:textId="77777777" w:rsidR="00CD11B5" w:rsidRDefault="00CD11B5"/>
  </w:endnote>
  <w:endnote w:type="continuationSeparator" w:id="0">
    <w:p w14:paraId="64ABE4D7" w14:textId="77777777" w:rsidR="00CD11B5" w:rsidRDefault="00CD11B5" w:rsidP="00217026">
      <w:pPr>
        <w:spacing w:after="0" w:line="240" w:lineRule="auto"/>
      </w:pPr>
      <w:r>
        <w:continuationSeparator/>
      </w:r>
    </w:p>
    <w:p w14:paraId="3176ECC4" w14:textId="77777777" w:rsidR="00CD11B5" w:rsidRDefault="00CD11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8858D0" w:rsidRDefault="008858D0" w:rsidP="001A1B53">
    <w:pPr>
      <w:pStyle w:val="Piedepgina"/>
    </w:pPr>
  </w:p>
  <w:p w14:paraId="127EBD92" w14:textId="77777777" w:rsidR="008858D0" w:rsidRDefault="008858D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A3CE8" w14:textId="77777777" w:rsidR="00CD11B5" w:rsidRDefault="00CD11B5" w:rsidP="00217026">
      <w:pPr>
        <w:spacing w:after="0" w:line="240" w:lineRule="auto"/>
      </w:pPr>
      <w:r>
        <w:separator/>
      </w:r>
    </w:p>
    <w:p w14:paraId="3A4F3C91" w14:textId="77777777" w:rsidR="00CD11B5" w:rsidRDefault="00CD11B5"/>
  </w:footnote>
  <w:footnote w:type="continuationSeparator" w:id="0">
    <w:p w14:paraId="206D44B1" w14:textId="77777777" w:rsidR="00CD11B5" w:rsidRDefault="00CD11B5" w:rsidP="00217026">
      <w:pPr>
        <w:spacing w:after="0" w:line="240" w:lineRule="auto"/>
      </w:pPr>
      <w:r>
        <w:continuationSeparator/>
      </w:r>
    </w:p>
    <w:p w14:paraId="1AF10AED" w14:textId="77777777" w:rsidR="00CD11B5" w:rsidRDefault="00CD11B5"/>
  </w:footnote>
  <w:footnote w:id="1">
    <w:p w14:paraId="22A3E72E" w14:textId="77777777" w:rsidR="008858D0" w:rsidRPr="00470101" w:rsidRDefault="008858D0"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8858D0" w:rsidRDefault="008858D0">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8858D0" w:rsidRPr="001A2B7B" w:rsidRDefault="008858D0">
      <w:pPr>
        <w:pStyle w:val="Textonotapie"/>
        <w:rPr>
          <w:lang w:val="en-GB"/>
        </w:rPr>
      </w:pPr>
      <w:r>
        <w:rPr>
          <w:rStyle w:val="Refdenotaalpie"/>
        </w:rPr>
        <w:footnoteRef/>
      </w:r>
      <w:r w:rsidRPr="001A2B7B">
        <w:rPr>
          <w:lang w:val="en-GB"/>
        </w:rPr>
        <w:t xml:space="preserve"> International Mobile telecommunications</w:t>
      </w:r>
    </w:p>
  </w:footnote>
  <w:footnote w:id="4">
    <w:p w14:paraId="7B4AE4CA" w14:textId="14250CE1" w:rsidR="008858D0" w:rsidRPr="00887A61" w:rsidRDefault="008858D0">
      <w:pPr>
        <w:pStyle w:val="Textonotapie"/>
        <w:rPr>
          <w:lang w:val="en-GB"/>
        </w:rPr>
      </w:pPr>
      <w:r>
        <w:rPr>
          <w:rStyle w:val="Refdenotaalpie"/>
        </w:rPr>
        <w:footnoteRef/>
      </w:r>
      <w:r w:rsidRPr="00887A61">
        <w:rPr>
          <w:lang w:val="en-GB"/>
        </w:rPr>
        <w:t xml:space="preserve"> </w:t>
      </w:r>
      <w:r>
        <w:rPr>
          <w:lang w:val="en-GB"/>
        </w:rPr>
        <w:t>Agencia Nacional del Espectro</w:t>
      </w:r>
    </w:p>
  </w:footnote>
  <w:footnote w:id="5">
    <w:p w14:paraId="1AF8BACA" w14:textId="3DBA43B6" w:rsidR="008858D0" w:rsidRPr="00A67959" w:rsidRDefault="008858D0">
      <w:pPr>
        <w:pStyle w:val="Textonotapie"/>
        <w:rPr>
          <w:lang w:val="en-GB"/>
        </w:rPr>
      </w:pPr>
      <w:r>
        <w:rPr>
          <w:rStyle w:val="Refdenotaalpie"/>
        </w:rPr>
        <w:footnoteRef/>
      </w:r>
      <w:r w:rsidRPr="00A67959">
        <w:rPr>
          <w:lang w:val="en-GB"/>
        </w:rPr>
        <w:t xml:space="preserve"> </w:t>
      </w:r>
      <w:r>
        <w:rPr>
          <w:lang w:val="en-GB"/>
        </w:rPr>
        <w:t>Periodic Vehicle Routing Problem</w:t>
      </w:r>
    </w:p>
  </w:footnote>
  <w:footnote w:id="6">
    <w:p w14:paraId="2855080E" w14:textId="77777777" w:rsidR="008858D0" w:rsidRPr="00A51660" w:rsidRDefault="008858D0"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7">
    <w:p w14:paraId="1B9F8D07" w14:textId="0D49471D" w:rsidR="008858D0" w:rsidRDefault="008858D0">
      <w:pPr>
        <w:pStyle w:val="Textonotapie"/>
      </w:pPr>
      <w:r>
        <w:rPr>
          <w:rStyle w:val="Refdenotaalpie"/>
        </w:rPr>
        <w:footnoteRef/>
      </w:r>
      <w:r>
        <w:t xml:space="preserve"> Lenguaje de programación basado en java con una sintaxis simplificada y orientado a la programación de equipos electonicos.</w:t>
      </w:r>
    </w:p>
  </w:footnote>
  <w:footnote w:id="8">
    <w:p w14:paraId="35434964" w14:textId="55178175" w:rsidR="008858D0" w:rsidRDefault="008858D0">
      <w:pPr>
        <w:pStyle w:val="Textonotapie"/>
      </w:pPr>
      <w:r>
        <w:rPr>
          <w:rStyle w:val="Refdenotaalpie"/>
        </w:rPr>
        <w:footnoteRef/>
      </w:r>
      <w:r>
        <w:t xml:space="preserve"> </w:t>
      </w:r>
      <w:r w:rsidRPr="00C27D03">
        <w:rPr>
          <w:rFonts w:eastAsia="Times New Roman" w:cs="Times New Roman"/>
          <w:lang w:val="es-ES" w:eastAsia="es-ES"/>
        </w:rPr>
        <w:t>In-Circuit Serial Programming</w:t>
      </w:r>
    </w:p>
  </w:footnote>
  <w:footnote w:id="9">
    <w:p w14:paraId="18E3FDB6" w14:textId="4217D4E0" w:rsidR="008858D0" w:rsidRDefault="008858D0">
      <w:pPr>
        <w:pStyle w:val="Textonotapie"/>
      </w:pPr>
      <w:r>
        <w:rPr>
          <w:rStyle w:val="Refdenotaalpie"/>
        </w:rPr>
        <w:footnoteRef/>
      </w:r>
      <w:r>
        <w:t xml:space="preserve"> Especificación de la interfaz serial de comunicación síncrona usada para comunicaciones de corta distancia en sistemas embebidos</w:t>
      </w:r>
    </w:p>
  </w:footnote>
  <w:footnote w:id="10">
    <w:p w14:paraId="11518377" w14:textId="15B98CFF" w:rsidR="008858D0" w:rsidRDefault="008858D0">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1">
    <w:p w14:paraId="3D90E516" w14:textId="1C9B58EA" w:rsidR="008858D0" w:rsidRDefault="008858D0">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2">
    <w:p w14:paraId="5989081A" w14:textId="6DB935B7" w:rsidR="008858D0" w:rsidRDefault="008858D0">
      <w:pPr>
        <w:pStyle w:val="Textonotapie"/>
      </w:pPr>
      <w:r>
        <w:rPr>
          <w:rStyle w:val="Refdenotaalpie"/>
        </w:rPr>
        <w:footnoteRef/>
      </w:r>
      <w:r>
        <w:t xml:space="preserve"> Unidades administradoras especiales de servicios públicos.</w:t>
      </w:r>
    </w:p>
  </w:footnote>
  <w:footnote w:id="13">
    <w:p w14:paraId="67B6EFF8" w14:textId="7062273A" w:rsidR="008858D0" w:rsidRDefault="008858D0"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 w:id="14">
    <w:p w14:paraId="346788B2" w14:textId="0DDF0B2E" w:rsidR="008858D0" w:rsidRDefault="008858D0">
      <w:pPr>
        <w:pStyle w:val="Textonotapie"/>
      </w:pPr>
      <w:r>
        <w:rPr>
          <w:rStyle w:val="Refdenotaalpie"/>
        </w:rPr>
        <w:footnoteRef/>
      </w:r>
      <w:r>
        <w:t xml:space="preserve"> </w:t>
      </w:r>
      <w:r w:rsidRPr="00147D60">
        <w:t>https://flutter.dev/docs/get-started/install</w:t>
      </w:r>
    </w:p>
  </w:footnote>
  <w:footnote w:id="15">
    <w:p w14:paraId="43101F32" w14:textId="2896BC35" w:rsidR="008858D0" w:rsidRDefault="008858D0">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8858D0" w:rsidRPr="00E5508B" w14:paraId="2B5EAE5C" w14:textId="77777777" w:rsidTr="0065399E">
      <w:tc>
        <w:tcPr>
          <w:tcW w:w="709" w:type="dxa"/>
        </w:tcPr>
        <w:p w14:paraId="56EB8B9B" w14:textId="77777777" w:rsidR="008858D0" w:rsidRPr="00E5508B" w:rsidRDefault="008858D0"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5F3D2D">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8858D0" w:rsidRPr="00E5508B" w:rsidRDefault="008858D0"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8858D0" w:rsidRPr="00937DB0" w:rsidRDefault="008858D0"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8858D0" w:rsidRPr="00937DB0" w14:paraId="2FBB5AE2" w14:textId="77777777" w:rsidTr="00C112AB">
      <w:tc>
        <w:tcPr>
          <w:tcW w:w="743" w:type="dxa"/>
        </w:tcPr>
        <w:p w14:paraId="32301802" w14:textId="77777777" w:rsidR="008858D0" w:rsidRPr="00937DB0" w:rsidRDefault="008858D0" w:rsidP="004055DE">
          <w:pPr>
            <w:pStyle w:val="Prrafodelista"/>
          </w:pPr>
          <w:r>
            <w:fldChar w:fldCharType="begin"/>
          </w:r>
          <w:r>
            <w:instrText xml:space="preserve"> PAGE   \* MERGEFORMAT </w:instrText>
          </w:r>
          <w:r>
            <w:fldChar w:fldCharType="separate"/>
          </w:r>
          <w:r w:rsidR="00E57996">
            <w:rPr>
              <w:noProof/>
            </w:rPr>
            <w:t>34</w:t>
          </w:r>
          <w:r>
            <w:rPr>
              <w:noProof/>
            </w:rPr>
            <w:fldChar w:fldCharType="end"/>
          </w:r>
        </w:p>
      </w:tc>
      <w:tc>
        <w:tcPr>
          <w:tcW w:w="7834" w:type="dxa"/>
          <w:noWrap/>
        </w:tcPr>
        <w:p w14:paraId="7A15C1DE" w14:textId="77777777" w:rsidR="008858D0" w:rsidRPr="008E434C" w:rsidRDefault="008858D0" w:rsidP="004055DE">
          <w:pPr>
            <w:pStyle w:val="Prrafodelista"/>
            <w:jc w:val="right"/>
          </w:pPr>
          <w:r>
            <w:t xml:space="preserve">Título de la tesis </w:t>
          </w:r>
          <w:r w:rsidRPr="00321A0C">
            <w:rPr>
              <w:rFonts w:cs="Arial"/>
              <w:szCs w:val="22"/>
            </w:rPr>
            <w:t>o trabajo de investigación</w:t>
          </w:r>
        </w:p>
      </w:tc>
    </w:tr>
  </w:tbl>
  <w:p w14:paraId="419A660B" w14:textId="77777777" w:rsidR="008858D0" w:rsidRPr="00937DB0" w:rsidRDefault="008858D0"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8E434C" w14:paraId="45F90444" w14:textId="77777777" w:rsidTr="008E434C">
      <w:tc>
        <w:tcPr>
          <w:tcW w:w="7686" w:type="dxa"/>
        </w:tcPr>
        <w:p w14:paraId="31CA25C8" w14:textId="77777777" w:rsidR="008858D0" w:rsidRPr="008E434C" w:rsidRDefault="008858D0" w:rsidP="004055DE">
          <w:pPr>
            <w:pStyle w:val="Prrafodelista"/>
          </w:pPr>
          <w:r>
            <w:t>Capítulo 1</w:t>
          </w:r>
        </w:p>
      </w:tc>
      <w:tc>
        <w:tcPr>
          <w:tcW w:w="1103" w:type="dxa"/>
          <w:noWrap/>
        </w:tcPr>
        <w:p w14:paraId="33184AC4" w14:textId="77777777" w:rsidR="008858D0" w:rsidRPr="008E434C" w:rsidRDefault="008858D0" w:rsidP="004055DE">
          <w:pPr>
            <w:pStyle w:val="Prrafodelista"/>
            <w:jc w:val="right"/>
          </w:pPr>
          <w:r>
            <w:fldChar w:fldCharType="begin"/>
          </w:r>
          <w:r>
            <w:instrText xml:space="preserve"> PAGE   \* MERGEFORMAT </w:instrText>
          </w:r>
          <w:r>
            <w:fldChar w:fldCharType="separate"/>
          </w:r>
          <w:r w:rsidR="00E57996">
            <w:rPr>
              <w:noProof/>
            </w:rPr>
            <w:t>35</w:t>
          </w:r>
          <w:r>
            <w:rPr>
              <w:noProof/>
            </w:rPr>
            <w:fldChar w:fldCharType="end"/>
          </w:r>
        </w:p>
      </w:tc>
    </w:tr>
  </w:tbl>
  <w:p w14:paraId="7D256DFB" w14:textId="77777777" w:rsidR="008858D0" w:rsidRPr="003B3EB1" w:rsidRDefault="008858D0"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8858D0" w:rsidRPr="003B3EB1" w:rsidRDefault="008858D0"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8858D0" w:rsidRPr="00187CB1" w14:paraId="2E18CE68" w14:textId="77777777" w:rsidTr="006E0D9E">
      <w:tc>
        <w:tcPr>
          <w:tcW w:w="626" w:type="dxa"/>
        </w:tcPr>
        <w:p w14:paraId="346E6EB6" w14:textId="77777777" w:rsidR="008858D0" w:rsidRPr="00187CB1" w:rsidRDefault="008858D0"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E57996" w:rsidRPr="00E57996">
            <w:rPr>
              <w:noProof/>
            </w:rPr>
            <w:t>42</w:t>
          </w:r>
          <w:r w:rsidRPr="00187CB1">
            <w:rPr>
              <w:szCs w:val="22"/>
            </w:rPr>
            <w:fldChar w:fldCharType="end"/>
          </w:r>
        </w:p>
      </w:tc>
      <w:tc>
        <w:tcPr>
          <w:tcW w:w="7951" w:type="dxa"/>
          <w:noWrap/>
        </w:tcPr>
        <w:p w14:paraId="0B9A00AE" w14:textId="77777777" w:rsidR="008858D0" w:rsidRPr="00187CB1" w:rsidRDefault="008858D0"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2" w:name="_Ref256693377"/>
      <w:bookmarkStart w:id="53" w:name="_Ref256693599"/>
      <w:bookmarkEnd w:id="52"/>
      <w:bookmarkEnd w:id="53"/>
    </w:tr>
  </w:tbl>
  <w:p w14:paraId="08B3324B" w14:textId="77777777" w:rsidR="008858D0" w:rsidRPr="00937DB0" w:rsidRDefault="008858D0"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A8021E" w14:paraId="18FA1175" w14:textId="77777777" w:rsidTr="008E434C">
      <w:tc>
        <w:tcPr>
          <w:tcW w:w="7686" w:type="dxa"/>
        </w:tcPr>
        <w:p w14:paraId="6EA6E1EC" w14:textId="7B9B59A3" w:rsidR="008858D0" w:rsidRPr="00A8021E" w:rsidRDefault="008858D0"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8858D0" w:rsidRPr="00A8021E" w:rsidRDefault="008858D0"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E57996">
            <w:rPr>
              <w:rFonts w:cs="Arial"/>
              <w:noProof/>
              <w:szCs w:val="22"/>
            </w:rPr>
            <w:t>41</w:t>
          </w:r>
          <w:r w:rsidRPr="00A8021E">
            <w:rPr>
              <w:rFonts w:cs="Arial"/>
              <w:szCs w:val="22"/>
            </w:rPr>
            <w:fldChar w:fldCharType="end"/>
          </w:r>
        </w:p>
      </w:tc>
    </w:tr>
  </w:tbl>
  <w:p w14:paraId="4C7C7F15" w14:textId="77777777" w:rsidR="008858D0" w:rsidRPr="003B3EB1" w:rsidRDefault="008858D0"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8858D0" w:rsidRPr="003B3EB1" w:rsidRDefault="008858D0"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8858D0" w:rsidRPr="00717B80" w14:paraId="10E7D361" w14:textId="77777777" w:rsidTr="00FC1DB5">
      <w:tc>
        <w:tcPr>
          <w:tcW w:w="601" w:type="dxa"/>
        </w:tcPr>
        <w:p w14:paraId="2F8C0EF7" w14:textId="77777777" w:rsidR="008858D0" w:rsidRPr="00717B80" w:rsidRDefault="008858D0"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5F3D2D" w:rsidRPr="005F3D2D">
            <w:rPr>
              <w:noProof/>
            </w:rPr>
            <w:t>120</w:t>
          </w:r>
          <w:r w:rsidRPr="00717B80">
            <w:rPr>
              <w:szCs w:val="22"/>
            </w:rPr>
            <w:fldChar w:fldCharType="end"/>
          </w:r>
        </w:p>
      </w:tc>
      <w:tc>
        <w:tcPr>
          <w:tcW w:w="8005" w:type="dxa"/>
          <w:noWrap/>
        </w:tcPr>
        <w:p w14:paraId="2B26F73E" w14:textId="77777777" w:rsidR="008858D0" w:rsidRPr="00717B80" w:rsidRDefault="008858D0" w:rsidP="00717B80">
          <w:pPr>
            <w:pStyle w:val="Prrafodelista"/>
            <w:jc w:val="right"/>
          </w:pPr>
        </w:p>
      </w:tc>
    </w:tr>
  </w:tbl>
  <w:p w14:paraId="28A4D927" w14:textId="77777777" w:rsidR="008858D0" w:rsidRPr="00937DB0" w:rsidRDefault="008858D0"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717B80" w14:paraId="7A5A3912" w14:textId="77777777" w:rsidTr="008E434C">
      <w:tc>
        <w:tcPr>
          <w:tcW w:w="7686" w:type="dxa"/>
        </w:tcPr>
        <w:p w14:paraId="372A1FFA" w14:textId="77777777" w:rsidR="008858D0" w:rsidRPr="00717B80" w:rsidRDefault="008858D0" w:rsidP="00127E23">
          <w:pPr>
            <w:pStyle w:val="Prrafodelista"/>
          </w:pPr>
          <w:r>
            <w:t>Capítulo 4 Simulación de datos</w:t>
          </w:r>
        </w:p>
      </w:tc>
      <w:tc>
        <w:tcPr>
          <w:tcW w:w="1103" w:type="dxa"/>
          <w:noWrap/>
        </w:tcPr>
        <w:p w14:paraId="66197995" w14:textId="77777777" w:rsidR="008858D0" w:rsidRPr="00717B80" w:rsidRDefault="008858D0"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5F3D2D">
            <w:rPr>
              <w:noProof/>
              <w:szCs w:val="22"/>
            </w:rPr>
            <w:t>119</w:t>
          </w:r>
          <w:r w:rsidRPr="00717B80">
            <w:rPr>
              <w:szCs w:val="22"/>
            </w:rPr>
            <w:fldChar w:fldCharType="end"/>
          </w:r>
        </w:p>
      </w:tc>
    </w:tr>
  </w:tbl>
  <w:p w14:paraId="724C4F9D" w14:textId="77777777" w:rsidR="008858D0" w:rsidRPr="003B3EB1" w:rsidRDefault="008858D0"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8858D0" w:rsidRPr="003B3EB1" w:rsidRDefault="008858D0"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8858D0" w:rsidRPr="00937DB0" w14:paraId="30F69D04" w14:textId="77777777" w:rsidTr="008A5304">
      <w:tc>
        <w:tcPr>
          <w:tcW w:w="1310" w:type="dxa"/>
        </w:tcPr>
        <w:p w14:paraId="2ACDE6E5" w14:textId="77777777" w:rsidR="008858D0" w:rsidRPr="00937DB0" w:rsidRDefault="008858D0"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5F3D2D">
            <w:rPr>
              <w:rFonts w:ascii="LMRomanM" w:hAnsi="LMRomanM"/>
              <w:b w:val="0"/>
              <w:noProof/>
              <w:color w:val="auto"/>
              <w:sz w:val="22"/>
              <w:szCs w:val="22"/>
            </w:rPr>
            <w:t>126</w:t>
          </w:r>
          <w:r w:rsidRPr="00937DB0">
            <w:rPr>
              <w:rFonts w:ascii="LMRomanM" w:hAnsi="LMRomanM"/>
              <w:b w:val="0"/>
              <w:color w:val="auto"/>
              <w:sz w:val="22"/>
              <w:szCs w:val="22"/>
            </w:rPr>
            <w:fldChar w:fldCharType="end"/>
          </w:r>
        </w:p>
      </w:tc>
      <w:tc>
        <w:tcPr>
          <w:tcW w:w="7341" w:type="dxa"/>
          <w:noWrap/>
        </w:tcPr>
        <w:p w14:paraId="381FA480" w14:textId="77777777" w:rsidR="008858D0" w:rsidRPr="00937DB0" w:rsidRDefault="008858D0"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8858D0" w:rsidRPr="00937DB0" w:rsidRDefault="008858D0"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8858D0" w:rsidRPr="006573E3" w14:paraId="473EC253" w14:textId="77777777" w:rsidTr="006F1C16">
      <w:tc>
        <w:tcPr>
          <w:tcW w:w="7686" w:type="dxa"/>
        </w:tcPr>
        <w:p w14:paraId="19EE7DA7" w14:textId="77777777" w:rsidR="008858D0" w:rsidRPr="006573E3" w:rsidRDefault="008858D0"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8858D0" w:rsidRPr="006573E3" w:rsidRDefault="008858D0"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5F3D2D">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8858D0" w:rsidRPr="00533AF9" w:rsidRDefault="008858D0"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937DB0" w14:paraId="0EC1C37E" w14:textId="77777777" w:rsidTr="008E434C">
      <w:tc>
        <w:tcPr>
          <w:tcW w:w="7686" w:type="dxa"/>
        </w:tcPr>
        <w:p w14:paraId="02861347" w14:textId="0E81464F" w:rsidR="008858D0" w:rsidRPr="00937DB0" w:rsidRDefault="008858D0"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8858D0" w:rsidRPr="00937DB0" w:rsidRDefault="008858D0" w:rsidP="00431484">
          <w:pPr>
            <w:pStyle w:val="Prrafodelista"/>
            <w:jc w:val="right"/>
          </w:pPr>
          <w:r>
            <w:fldChar w:fldCharType="begin"/>
          </w:r>
          <w:r>
            <w:instrText xml:space="preserve"> PAGE   \* MERGEFORMAT </w:instrText>
          </w:r>
          <w:r>
            <w:fldChar w:fldCharType="separate"/>
          </w:r>
          <w:r w:rsidR="005F3D2D">
            <w:rPr>
              <w:noProof/>
            </w:rPr>
            <w:t>125</w:t>
          </w:r>
          <w:r>
            <w:rPr>
              <w:noProof/>
            </w:rPr>
            <w:fldChar w:fldCharType="end"/>
          </w:r>
        </w:p>
      </w:tc>
    </w:tr>
  </w:tbl>
  <w:p w14:paraId="3A75758A" w14:textId="77777777" w:rsidR="008858D0" w:rsidRPr="003B3EB1" w:rsidRDefault="008858D0"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8858D0" w:rsidRPr="003B3EB1" w:rsidRDefault="008858D0"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8858D0" w:rsidRPr="00A8021E" w14:paraId="248BADCD" w14:textId="77777777" w:rsidTr="000C49DC">
      <w:tc>
        <w:tcPr>
          <w:tcW w:w="644" w:type="dxa"/>
        </w:tcPr>
        <w:p w14:paraId="76A7C0B3" w14:textId="77777777" w:rsidR="008858D0" w:rsidRPr="00A8021E" w:rsidRDefault="008858D0"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8858D0" w:rsidRPr="00A8021E" w:rsidRDefault="008858D0"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8858D0" w:rsidRPr="00937DB0" w:rsidRDefault="008858D0"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A8021E" w14:paraId="235721D5" w14:textId="77777777" w:rsidTr="008E434C">
      <w:tc>
        <w:tcPr>
          <w:tcW w:w="7686" w:type="dxa"/>
        </w:tcPr>
        <w:p w14:paraId="6D89DB48" w14:textId="77777777" w:rsidR="008858D0" w:rsidRPr="00A8021E" w:rsidRDefault="008858D0"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8858D0" w:rsidRPr="00A8021E" w:rsidRDefault="008858D0"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8858D0" w:rsidRPr="003B3EB1" w:rsidRDefault="008858D0"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8858D0" w:rsidRPr="003B3EB1" w:rsidRDefault="008858D0"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8858D0" w:rsidRPr="00A8021E" w14:paraId="360FFBBB" w14:textId="77777777" w:rsidTr="000C49DC">
      <w:tc>
        <w:tcPr>
          <w:tcW w:w="644" w:type="dxa"/>
        </w:tcPr>
        <w:p w14:paraId="478689E6" w14:textId="77777777" w:rsidR="008858D0" w:rsidRPr="00A8021E" w:rsidRDefault="008858D0"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8858D0" w:rsidRPr="00A8021E" w:rsidRDefault="008858D0"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8858D0" w:rsidRPr="00937DB0" w:rsidRDefault="008858D0"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A8021E" w14:paraId="108CA324" w14:textId="77777777" w:rsidTr="008E434C">
      <w:tc>
        <w:tcPr>
          <w:tcW w:w="7686" w:type="dxa"/>
        </w:tcPr>
        <w:p w14:paraId="5CF173BA" w14:textId="77777777" w:rsidR="008858D0" w:rsidRPr="00A8021E" w:rsidRDefault="008858D0"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8858D0" w:rsidRPr="00A8021E" w:rsidRDefault="008858D0"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8858D0" w:rsidRPr="003B3EB1" w:rsidRDefault="008858D0"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8858D0" w:rsidRPr="003B3EB1" w:rsidRDefault="008858D0"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81"/>
      <w:gridCol w:w="8070"/>
    </w:tblGrid>
    <w:tr w:rsidR="008858D0" w:rsidRPr="00A8021E" w14:paraId="4C57BA22" w14:textId="77777777" w:rsidTr="000C49DC">
      <w:tc>
        <w:tcPr>
          <w:tcW w:w="644" w:type="dxa"/>
        </w:tcPr>
        <w:p w14:paraId="10976968" w14:textId="77777777" w:rsidR="008858D0" w:rsidRPr="00A8021E" w:rsidRDefault="008858D0"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5F3D2D">
            <w:rPr>
              <w:rFonts w:cs="Arial"/>
              <w:b w:val="0"/>
              <w:noProof/>
              <w:color w:val="auto"/>
              <w:sz w:val="22"/>
              <w:szCs w:val="22"/>
            </w:rPr>
            <w:t>138</w:t>
          </w:r>
          <w:r w:rsidRPr="00A8021E">
            <w:rPr>
              <w:rFonts w:cs="Arial"/>
              <w:b w:val="0"/>
              <w:color w:val="auto"/>
              <w:sz w:val="22"/>
              <w:szCs w:val="22"/>
            </w:rPr>
            <w:fldChar w:fldCharType="end"/>
          </w:r>
        </w:p>
      </w:tc>
      <w:tc>
        <w:tcPr>
          <w:tcW w:w="8145" w:type="dxa"/>
          <w:noWrap/>
        </w:tcPr>
        <w:p w14:paraId="1BB365DE" w14:textId="77777777" w:rsidR="008858D0" w:rsidRPr="00A8021E" w:rsidRDefault="008858D0"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8858D0" w:rsidRPr="00937DB0" w:rsidRDefault="008858D0"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A8021E" w14:paraId="5AD2EF6E" w14:textId="77777777" w:rsidTr="008E434C">
      <w:tc>
        <w:tcPr>
          <w:tcW w:w="7686" w:type="dxa"/>
        </w:tcPr>
        <w:p w14:paraId="4D903A96" w14:textId="77777777" w:rsidR="008858D0" w:rsidRPr="00A8021E" w:rsidRDefault="008858D0"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8858D0" w:rsidRPr="00A8021E" w:rsidRDefault="008858D0"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5F3D2D">
            <w:rPr>
              <w:rFonts w:cs="Arial"/>
              <w:b w:val="0"/>
              <w:noProof/>
              <w:color w:val="auto"/>
              <w:sz w:val="22"/>
              <w:szCs w:val="22"/>
            </w:rPr>
            <w:t>139</w:t>
          </w:r>
          <w:r w:rsidRPr="00A8021E">
            <w:rPr>
              <w:rFonts w:cs="Arial"/>
              <w:b w:val="0"/>
              <w:color w:val="auto"/>
              <w:sz w:val="22"/>
              <w:szCs w:val="22"/>
            </w:rPr>
            <w:fldChar w:fldCharType="end"/>
          </w:r>
        </w:p>
      </w:tc>
    </w:tr>
  </w:tbl>
  <w:p w14:paraId="69384293" w14:textId="77777777" w:rsidR="008858D0" w:rsidRPr="003B3EB1" w:rsidRDefault="008858D0" w:rsidP="00C139F2">
    <w:pPr>
      <w:pStyle w:val="Encabezado"/>
    </w:pPr>
  </w:p>
  <w:p w14:paraId="2E5EE5A8" w14:textId="77777777" w:rsidR="008858D0" w:rsidRDefault="008858D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8858D0" w:rsidRPr="00533AF9" w:rsidRDefault="008858D0"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8858D0" w:rsidRPr="006573E3" w14:paraId="5FECD261" w14:textId="77777777" w:rsidTr="00BB3C1A">
      <w:tc>
        <w:tcPr>
          <w:tcW w:w="6613" w:type="dxa"/>
        </w:tcPr>
        <w:p w14:paraId="1EB16ADD" w14:textId="77777777" w:rsidR="008858D0" w:rsidRPr="006573E3" w:rsidRDefault="008858D0" w:rsidP="000C0226">
          <w:pPr>
            <w:pStyle w:val="Encabezado"/>
            <w:spacing w:after="0"/>
            <w:jc w:val="left"/>
            <w:rPr>
              <w:rFonts w:cs="Arial"/>
              <w:b w:val="0"/>
              <w:color w:val="auto"/>
              <w:sz w:val="22"/>
              <w:szCs w:val="22"/>
            </w:rPr>
          </w:pPr>
          <w:r w:rsidRPr="006573E3">
            <w:rPr>
              <w:rFonts w:cs="Arial"/>
              <w:b w:val="0"/>
              <w:color w:val="auto"/>
              <w:sz w:val="22"/>
              <w:szCs w:val="22"/>
            </w:rPr>
            <w:t>Resumen y Abstract</w:t>
          </w:r>
        </w:p>
      </w:tc>
      <w:tc>
        <w:tcPr>
          <w:tcW w:w="968" w:type="dxa"/>
        </w:tcPr>
        <w:p w14:paraId="175D696B" w14:textId="77777777" w:rsidR="008858D0" w:rsidRPr="006573E3" w:rsidRDefault="008858D0" w:rsidP="000C0226">
          <w:pPr>
            <w:pStyle w:val="Encabezado"/>
            <w:spacing w:after="0"/>
            <w:rPr>
              <w:rFonts w:cs="Arial"/>
              <w:b w:val="0"/>
              <w:color w:val="auto"/>
              <w:sz w:val="22"/>
              <w:szCs w:val="22"/>
            </w:rPr>
          </w:pPr>
        </w:p>
      </w:tc>
      <w:tc>
        <w:tcPr>
          <w:tcW w:w="1151" w:type="dxa"/>
          <w:noWrap/>
        </w:tcPr>
        <w:p w14:paraId="75A1EC22" w14:textId="77777777" w:rsidR="008858D0" w:rsidRPr="006573E3" w:rsidRDefault="008858D0"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5F3D2D">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8858D0" w:rsidRPr="00533AF9" w:rsidRDefault="008858D0"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8858D0" w:rsidRPr="006573E3" w14:paraId="77E51EEA" w14:textId="77777777" w:rsidTr="000C0226">
      <w:tc>
        <w:tcPr>
          <w:tcW w:w="709" w:type="dxa"/>
        </w:tcPr>
        <w:p w14:paraId="11CE1047" w14:textId="77777777" w:rsidR="008858D0" w:rsidRPr="006573E3" w:rsidRDefault="008858D0"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8858D0" w:rsidRPr="006573E3" w:rsidRDefault="008858D0"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8858D0" w:rsidRPr="00937DB0" w:rsidRDefault="008858D0"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8858D0" w:rsidRPr="006573E3" w14:paraId="16586743" w14:textId="77777777" w:rsidTr="000C0226">
      <w:tc>
        <w:tcPr>
          <w:tcW w:w="7670" w:type="dxa"/>
        </w:tcPr>
        <w:p w14:paraId="0051532F" w14:textId="77777777" w:rsidR="008858D0" w:rsidRPr="006573E3" w:rsidRDefault="008858D0"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8858D0" w:rsidRPr="006573E3" w:rsidRDefault="008858D0"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5F3D2D">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8858D0" w:rsidRPr="00533AF9" w:rsidRDefault="008858D0"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8858D0" w:rsidRPr="006573E3" w14:paraId="4EA5E5CB" w14:textId="77777777" w:rsidTr="000C49DC">
      <w:tc>
        <w:tcPr>
          <w:tcW w:w="644" w:type="dxa"/>
        </w:tcPr>
        <w:p w14:paraId="73F4FD39" w14:textId="77777777" w:rsidR="008858D0" w:rsidRPr="006573E3" w:rsidRDefault="008858D0"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5F3D2D">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8858D0" w:rsidRPr="006573E3" w:rsidRDefault="008858D0"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8858D0" w:rsidRPr="00937DB0" w:rsidRDefault="008858D0"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858D0" w:rsidRPr="00A8021E" w14:paraId="2AE003A3" w14:textId="77777777" w:rsidTr="006F1C16">
      <w:tc>
        <w:tcPr>
          <w:tcW w:w="7686" w:type="dxa"/>
        </w:tcPr>
        <w:p w14:paraId="6B3536F8" w14:textId="62EFCE61" w:rsidR="008858D0" w:rsidRPr="00A8021E" w:rsidRDefault="008858D0"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8858D0" w:rsidRPr="00A8021E" w:rsidRDefault="008858D0"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E57996">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8858D0" w:rsidRPr="00533AF9" w:rsidRDefault="008858D0"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8858D0" w:rsidRPr="00B7079E" w:rsidRDefault="008858D0"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8">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9">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4">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3"/>
  </w:num>
  <w:num w:numId="2">
    <w:abstractNumId w:val="11"/>
  </w:num>
  <w:num w:numId="3">
    <w:abstractNumId w:val="8"/>
  </w:num>
  <w:num w:numId="4">
    <w:abstractNumId w:val="16"/>
  </w:num>
  <w:num w:numId="5">
    <w:abstractNumId w:val="7"/>
  </w:num>
  <w:num w:numId="6">
    <w:abstractNumId w:val="9"/>
  </w:num>
  <w:num w:numId="7">
    <w:abstractNumId w:val="14"/>
  </w:num>
  <w:num w:numId="8">
    <w:abstractNumId w:val="10"/>
  </w:num>
  <w:num w:numId="9">
    <w:abstractNumId w:val="12"/>
  </w:num>
  <w:num w:numId="10">
    <w:abstractNumId w:val="11"/>
    <w:lvlOverride w:ilvl="0">
      <w:startOverride w:val="1"/>
    </w:lvlOverride>
  </w:num>
  <w:num w:numId="11">
    <w:abstractNumId w:val="2"/>
  </w:num>
  <w:num w:numId="12">
    <w:abstractNumId w:val="1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num>
  <w:num w:numId="16">
    <w:abstractNumId w:val="13"/>
  </w:num>
  <w:num w:numId="17">
    <w:abstractNumId w:val="15"/>
  </w:num>
  <w:num w:numId="18">
    <w:abstractNumId w:val="6"/>
  </w:num>
  <w:num w:numId="19">
    <w:abstractNumId w:val="4"/>
  </w:num>
  <w:num w:numId="20">
    <w:abstractNumId w:val="5"/>
  </w:num>
  <w:num w:numId="21">
    <w:abstractNumId w:val="1"/>
  </w:num>
  <w:num w:numId="22">
    <w:abstractNumId w:val="13"/>
  </w:num>
  <w:num w:numId="23">
    <w:abstractNumId w:val="3"/>
  </w:num>
  <w:num w:numId="24">
    <w:abstractNumId w:val="13"/>
  </w:num>
  <w:num w:numId="25">
    <w:abstractNumId w:val="13"/>
  </w:num>
  <w:num w:numId="26">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1B7"/>
    <w:rsid w:val="00011E43"/>
    <w:rsid w:val="0001289E"/>
    <w:rsid w:val="00014B0B"/>
    <w:rsid w:val="0001658E"/>
    <w:rsid w:val="000211FD"/>
    <w:rsid w:val="000218DE"/>
    <w:rsid w:val="00022A0A"/>
    <w:rsid w:val="00023BEA"/>
    <w:rsid w:val="000312AD"/>
    <w:rsid w:val="00031E61"/>
    <w:rsid w:val="00032508"/>
    <w:rsid w:val="00033291"/>
    <w:rsid w:val="00036B37"/>
    <w:rsid w:val="00036CB2"/>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7238E"/>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1399"/>
    <w:rsid w:val="000B1921"/>
    <w:rsid w:val="000B354C"/>
    <w:rsid w:val="000B399D"/>
    <w:rsid w:val="000B5279"/>
    <w:rsid w:val="000B73C2"/>
    <w:rsid w:val="000C0226"/>
    <w:rsid w:val="000C15C3"/>
    <w:rsid w:val="000C2379"/>
    <w:rsid w:val="000C49DC"/>
    <w:rsid w:val="000C54BE"/>
    <w:rsid w:val="000C72B8"/>
    <w:rsid w:val="000D121D"/>
    <w:rsid w:val="000D1E1D"/>
    <w:rsid w:val="000D252E"/>
    <w:rsid w:val="000D2769"/>
    <w:rsid w:val="000D28EF"/>
    <w:rsid w:val="000D2912"/>
    <w:rsid w:val="000D2EC2"/>
    <w:rsid w:val="000D664F"/>
    <w:rsid w:val="000E2379"/>
    <w:rsid w:val="000E3148"/>
    <w:rsid w:val="000E45B1"/>
    <w:rsid w:val="000E5E47"/>
    <w:rsid w:val="000F3E5A"/>
    <w:rsid w:val="000F4386"/>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7F7"/>
    <w:rsid w:val="001271BE"/>
    <w:rsid w:val="00127E23"/>
    <w:rsid w:val="00132487"/>
    <w:rsid w:val="0013458C"/>
    <w:rsid w:val="00135AE8"/>
    <w:rsid w:val="001370CF"/>
    <w:rsid w:val="00137E66"/>
    <w:rsid w:val="001413D9"/>
    <w:rsid w:val="001424A2"/>
    <w:rsid w:val="0014372C"/>
    <w:rsid w:val="0014434A"/>
    <w:rsid w:val="00146752"/>
    <w:rsid w:val="001468EA"/>
    <w:rsid w:val="00147D60"/>
    <w:rsid w:val="00150185"/>
    <w:rsid w:val="00153EF8"/>
    <w:rsid w:val="00154F3C"/>
    <w:rsid w:val="00155CEB"/>
    <w:rsid w:val="001566DD"/>
    <w:rsid w:val="00157F62"/>
    <w:rsid w:val="00160202"/>
    <w:rsid w:val="00164113"/>
    <w:rsid w:val="00164174"/>
    <w:rsid w:val="00164EC6"/>
    <w:rsid w:val="001666F1"/>
    <w:rsid w:val="001668BF"/>
    <w:rsid w:val="00170025"/>
    <w:rsid w:val="0017258A"/>
    <w:rsid w:val="0017362F"/>
    <w:rsid w:val="00173E37"/>
    <w:rsid w:val="00174049"/>
    <w:rsid w:val="00175ED5"/>
    <w:rsid w:val="00177870"/>
    <w:rsid w:val="001778B9"/>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BBE"/>
    <w:rsid w:val="001A1B53"/>
    <w:rsid w:val="001A236F"/>
    <w:rsid w:val="001A2B7B"/>
    <w:rsid w:val="001A2E7D"/>
    <w:rsid w:val="001A3466"/>
    <w:rsid w:val="001A54E8"/>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05E0"/>
    <w:rsid w:val="00203DCA"/>
    <w:rsid w:val="0020488C"/>
    <w:rsid w:val="0020557C"/>
    <w:rsid w:val="0020693B"/>
    <w:rsid w:val="00212C48"/>
    <w:rsid w:val="002141E6"/>
    <w:rsid w:val="00217026"/>
    <w:rsid w:val="00222195"/>
    <w:rsid w:val="00230015"/>
    <w:rsid w:val="002332E5"/>
    <w:rsid w:val="00233319"/>
    <w:rsid w:val="00236006"/>
    <w:rsid w:val="00236FE9"/>
    <w:rsid w:val="00237BC5"/>
    <w:rsid w:val="00241BA2"/>
    <w:rsid w:val="00242D6D"/>
    <w:rsid w:val="0024478E"/>
    <w:rsid w:val="00245144"/>
    <w:rsid w:val="0024577E"/>
    <w:rsid w:val="002507EE"/>
    <w:rsid w:val="0025200B"/>
    <w:rsid w:val="00252821"/>
    <w:rsid w:val="002537B7"/>
    <w:rsid w:val="0025574D"/>
    <w:rsid w:val="00255802"/>
    <w:rsid w:val="00256605"/>
    <w:rsid w:val="00256793"/>
    <w:rsid w:val="00256A8C"/>
    <w:rsid w:val="00257CB8"/>
    <w:rsid w:val="00257EA5"/>
    <w:rsid w:val="00263571"/>
    <w:rsid w:val="00270ED2"/>
    <w:rsid w:val="00271583"/>
    <w:rsid w:val="002728E7"/>
    <w:rsid w:val="00277FB1"/>
    <w:rsid w:val="0028037B"/>
    <w:rsid w:val="00282074"/>
    <w:rsid w:val="00282BB9"/>
    <w:rsid w:val="00285BAE"/>
    <w:rsid w:val="00286117"/>
    <w:rsid w:val="002865F1"/>
    <w:rsid w:val="0028786F"/>
    <w:rsid w:val="00293E14"/>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09A2"/>
    <w:rsid w:val="002D2FBE"/>
    <w:rsid w:val="002D316F"/>
    <w:rsid w:val="002D45A1"/>
    <w:rsid w:val="002D48CC"/>
    <w:rsid w:val="002D6C1B"/>
    <w:rsid w:val="002E08C6"/>
    <w:rsid w:val="002E16B1"/>
    <w:rsid w:val="002E1C06"/>
    <w:rsid w:val="002E230F"/>
    <w:rsid w:val="002E2DF6"/>
    <w:rsid w:val="002E46E5"/>
    <w:rsid w:val="002F0EC5"/>
    <w:rsid w:val="002F128F"/>
    <w:rsid w:val="002F19DB"/>
    <w:rsid w:val="002F1A0E"/>
    <w:rsid w:val="002F1E17"/>
    <w:rsid w:val="002F20C5"/>
    <w:rsid w:val="002F38FD"/>
    <w:rsid w:val="002F4CF0"/>
    <w:rsid w:val="002F4EDC"/>
    <w:rsid w:val="002F6E10"/>
    <w:rsid w:val="002F6FC5"/>
    <w:rsid w:val="002F780A"/>
    <w:rsid w:val="002F7BC4"/>
    <w:rsid w:val="003003C5"/>
    <w:rsid w:val="0030276F"/>
    <w:rsid w:val="0030375C"/>
    <w:rsid w:val="00303B10"/>
    <w:rsid w:val="003044FB"/>
    <w:rsid w:val="0030503B"/>
    <w:rsid w:val="0030626D"/>
    <w:rsid w:val="003062D9"/>
    <w:rsid w:val="0031187E"/>
    <w:rsid w:val="00311FE1"/>
    <w:rsid w:val="003152E7"/>
    <w:rsid w:val="00316A22"/>
    <w:rsid w:val="00320511"/>
    <w:rsid w:val="0032110A"/>
    <w:rsid w:val="00321322"/>
    <w:rsid w:val="00321A0C"/>
    <w:rsid w:val="00324659"/>
    <w:rsid w:val="00330211"/>
    <w:rsid w:val="00331AEB"/>
    <w:rsid w:val="00332260"/>
    <w:rsid w:val="00333EC1"/>
    <w:rsid w:val="003345ED"/>
    <w:rsid w:val="003346E4"/>
    <w:rsid w:val="0033664D"/>
    <w:rsid w:val="003369EE"/>
    <w:rsid w:val="0034206B"/>
    <w:rsid w:val="003421CA"/>
    <w:rsid w:val="00342A76"/>
    <w:rsid w:val="0034331F"/>
    <w:rsid w:val="0034355F"/>
    <w:rsid w:val="003437B3"/>
    <w:rsid w:val="003470A4"/>
    <w:rsid w:val="00347647"/>
    <w:rsid w:val="0035106C"/>
    <w:rsid w:val="0035163F"/>
    <w:rsid w:val="00351CAE"/>
    <w:rsid w:val="00354C8D"/>
    <w:rsid w:val="00354FAB"/>
    <w:rsid w:val="00355EC7"/>
    <w:rsid w:val="003561B5"/>
    <w:rsid w:val="00356837"/>
    <w:rsid w:val="0035748C"/>
    <w:rsid w:val="00361CFD"/>
    <w:rsid w:val="00361F00"/>
    <w:rsid w:val="0036518B"/>
    <w:rsid w:val="00370460"/>
    <w:rsid w:val="003719A2"/>
    <w:rsid w:val="00373449"/>
    <w:rsid w:val="00373A1C"/>
    <w:rsid w:val="00374B26"/>
    <w:rsid w:val="00375D33"/>
    <w:rsid w:val="003760BC"/>
    <w:rsid w:val="003773E9"/>
    <w:rsid w:val="00380C46"/>
    <w:rsid w:val="00384F38"/>
    <w:rsid w:val="00387901"/>
    <w:rsid w:val="00392A15"/>
    <w:rsid w:val="0039367A"/>
    <w:rsid w:val="00394DEE"/>
    <w:rsid w:val="003A0A82"/>
    <w:rsid w:val="003A1A71"/>
    <w:rsid w:val="003A1EA4"/>
    <w:rsid w:val="003A21D8"/>
    <w:rsid w:val="003A2623"/>
    <w:rsid w:val="003A2E58"/>
    <w:rsid w:val="003A3385"/>
    <w:rsid w:val="003A3E47"/>
    <w:rsid w:val="003A516A"/>
    <w:rsid w:val="003A52ED"/>
    <w:rsid w:val="003A57F9"/>
    <w:rsid w:val="003A5B8E"/>
    <w:rsid w:val="003A5CA6"/>
    <w:rsid w:val="003A6F94"/>
    <w:rsid w:val="003B3EB1"/>
    <w:rsid w:val="003B75F4"/>
    <w:rsid w:val="003B7DC3"/>
    <w:rsid w:val="003C01E6"/>
    <w:rsid w:val="003C0D4C"/>
    <w:rsid w:val="003C1077"/>
    <w:rsid w:val="003C26C2"/>
    <w:rsid w:val="003C3F50"/>
    <w:rsid w:val="003C5595"/>
    <w:rsid w:val="003C55CE"/>
    <w:rsid w:val="003C6747"/>
    <w:rsid w:val="003D1CA1"/>
    <w:rsid w:val="003D2FB1"/>
    <w:rsid w:val="003D3AD9"/>
    <w:rsid w:val="003D6C61"/>
    <w:rsid w:val="003E0AF3"/>
    <w:rsid w:val="003E0D31"/>
    <w:rsid w:val="003E145E"/>
    <w:rsid w:val="003E2354"/>
    <w:rsid w:val="003E5756"/>
    <w:rsid w:val="003E7607"/>
    <w:rsid w:val="003E7651"/>
    <w:rsid w:val="003E7A3A"/>
    <w:rsid w:val="003F237C"/>
    <w:rsid w:val="003F678D"/>
    <w:rsid w:val="003F70AE"/>
    <w:rsid w:val="0040063C"/>
    <w:rsid w:val="0040068B"/>
    <w:rsid w:val="00400774"/>
    <w:rsid w:val="00401722"/>
    <w:rsid w:val="00401E41"/>
    <w:rsid w:val="00402583"/>
    <w:rsid w:val="0040355A"/>
    <w:rsid w:val="004043A2"/>
    <w:rsid w:val="004055DE"/>
    <w:rsid w:val="00406274"/>
    <w:rsid w:val="00406C75"/>
    <w:rsid w:val="00413090"/>
    <w:rsid w:val="004135C3"/>
    <w:rsid w:val="0041467B"/>
    <w:rsid w:val="00416158"/>
    <w:rsid w:val="00421007"/>
    <w:rsid w:val="004226F4"/>
    <w:rsid w:val="00423A79"/>
    <w:rsid w:val="0042406C"/>
    <w:rsid w:val="00425249"/>
    <w:rsid w:val="00425B56"/>
    <w:rsid w:val="004279C2"/>
    <w:rsid w:val="00430D03"/>
    <w:rsid w:val="00431052"/>
    <w:rsid w:val="00431484"/>
    <w:rsid w:val="0043276B"/>
    <w:rsid w:val="00433883"/>
    <w:rsid w:val="00435DAE"/>
    <w:rsid w:val="00436B08"/>
    <w:rsid w:val="00437F10"/>
    <w:rsid w:val="00440A5F"/>
    <w:rsid w:val="00442BF2"/>
    <w:rsid w:val="0044491B"/>
    <w:rsid w:val="004463A5"/>
    <w:rsid w:val="00446921"/>
    <w:rsid w:val="0044727E"/>
    <w:rsid w:val="0044794C"/>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5D25"/>
    <w:rsid w:val="00486049"/>
    <w:rsid w:val="004863B8"/>
    <w:rsid w:val="00486447"/>
    <w:rsid w:val="00487F41"/>
    <w:rsid w:val="00491855"/>
    <w:rsid w:val="00491D98"/>
    <w:rsid w:val="00492518"/>
    <w:rsid w:val="00494A72"/>
    <w:rsid w:val="00495E0B"/>
    <w:rsid w:val="004963DD"/>
    <w:rsid w:val="004A0F6B"/>
    <w:rsid w:val="004A1700"/>
    <w:rsid w:val="004A4018"/>
    <w:rsid w:val="004B2D60"/>
    <w:rsid w:val="004B32B8"/>
    <w:rsid w:val="004B49ED"/>
    <w:rsid w:val="004B61F9"/>
    <w:rsid w:val="004C184C"/>
    <w:rsid w:val="004C3972"/>
    <w:rsid w:val="004C3C91"/>
    <w:rsid w:val="004C51D7"/>
    <w:rsid w:val="004C5672"/>
    <w:rsid w:val="004C6CCC"/>
    <w:rsid w:val="004D14FD"/>
    <w:rsid w:val="004D3DAB"/>
    <w:rsid w:val="004D4245"/>
    <w:rsid w:val="004D6123"/>
    <w:rsid w:val="004E2C18"/>
    <w:rsid w:val="004E3105"/>
    <w:rsid w:val="004F20B6"/>
    <w:rsid w:val="004F2186"/>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A9"/>
    <w:rsid w:val="005362B2"/>
    <w:rsid w:val="00541468"/>
    <w:rsid w:val="00542280"/>
    <w:rsid w:val="005439C9"/>
    <w:rsid w:val="00547272"/>
    <w:rsid w:val="005507FD"/>
    <w:rsid w:val="00552AB2"/>
    <w:rsid w:val="005540E5"/>
    <w:rsid w:val="0055470B"/>
    <w:rsid w:val="00554CBA"/>
    <w:rsid w:val="00555622"/>
    <w:rsid w:val="00555C92"/>
    <w:rsid w:val="0055704C"/>
    <w:rsid w:val="005571CC"/>
    <w:rsid w:val="005572B4"/>
    <w:rsid w:val="005577CC"/>
    <w:rsid w:val="00560156"/>
    <w:rsid w:val="0056135B"/>
    <w:rsid w:val="00564C78"/>
    <w:rsid w:val="00570B23"/>
    <w:rsid w:val="00572959"/>
    <w:rsid w:val="005804FD"/>
    <w:rsid w:val="0058118D"/>
    <w:rsid w:val="005814A5"/>
    <w:rsid w:val="005823E0"/>
    <w:rsid w:val="00583968"/>
    <w:rsid w:val="00583F93"/>
    <w:rsid w:val="00585C10"/>
    <w:rsid w:val="0058668E"/>
    <w:rsid w:val="00591756"/>
    <w:rsid w:val="00592B41"/>
    <w:rsid w:val="00597E7D"/>
    <w:rsid w:val="005A0B94"/>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E6"/>
    <w:rsid w:val="00627195"/>
    <w:rsid w:val="00634141"/>
    <w:rsid w:val="00635AA8"/>
    <w:rsid w:val="0063659E"/>
    <w:rsid w:val="00636E48"/>
    <w:rsid w:val="00637E3B"/>
    <w:rsid w:val="00640112"/>
    <w:rsid w:val="00642617"/>
    <w:rsid w:val="00643750"/>
    <w:rsid w:val="00643BF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C10D9"/>
    <w:rsid w:val="006C17EA"/>
    <w:rsid w:val="006C1AF1"/>
    <w:rsid w:val="006C200A"/>
    <w:rsid w:val="006C2600"/>
    <w:rsid w:val="006C2C3B"/>
    <w:rsid w:val="006C2CAE"/>
    <w:rsid w:val="006C3A90"/>
    <w:rsid w:val="006C4571"/>
    <w:rsid w:val="006C7C13"/>
    <w:rsid w:val="006D0476"/>
    <w:rsid w:val="006D0DEC"/>
    <w:rsid w:val="006D3153"/>
    <w:rsid w:val="006D651A"/>
    <w:rsid w:val="006E0D9E"/>
    <w:rsid w:val="006E31DA"/>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2BB4"/>
    <w:rsid w:val="00704525"/>
    <w:rsid w:val="007061B2"/>
    <w:rsid w:val="0070742D"/>
    <w:rsid w:val="0071321F"/>
    <w:rsid w:val="00714956"/>
    <w:rsid w:val="00715914"/>
    <w:rsid w:val="00717866"/>
    <w:rsid w:val="00717B80"/>
    <w:rsid w:val="00720353"/>
    <w:rsid w:val="00721236"/>
    <w:rsid w:val="007240D8"/>
    <w:rsid w:val="00724E0E"/>
    <w:rsid w:val="007254C7"/>
    <w:rsid w:val="00726C0F"/>
    <w:rsid w:val="00726C8F"/>
    <w:rsid w:val="00726DB2"/>
    <w:rsid w:val="007308EE"/>
    <w:rsid w:val="007316F9"/>
    <w:rsid w:val="00737413"/>
    <w:rsid w:val="007411E2"/>
    <w:rsid w:val="00742962"/>
    <w:rsid w:val="0074296A"/>
    <w:rsid w:val="00743A6A"/>
    <w:rsid w:val="00743F2F"/>
    <w:rsid w:val="007452A2"/>
    <w:rsid w:val="007453EC"/>
    <w:rsid w:val="0074599A"/>
    <w:rsid w:val="007474A2"/>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D5"/>
    <w:rsid w:val="0079540E"/>
    <w:rsid w:val="007A108E"/>
    <w:rsid w:val="007A1398"/>
    <w:rsid w:val="007B0063"/>
    <w:rsid w:val="007B04A4"/>
    <w:rsid w:val="007B10FA"/>
    <w:rsid w:val="007B13B7"/>
    <w:rsid w:val="007B3BAF"/>
    <w:rsid w:val="007B4EA5"/>
    <w:rsid w:val="007B5B40"/>
    <w:rsid w:val="007B62A6"/>
    <w:rsid w:val="007B6FDC"/>
    <w:rsid w:val="007B7389"/>
    <w:rsid w:val="007C18D6"/>
    <w:rsid w:val="007C2CFD"/>
    <w:rsid w:val="007C376F"/>
    <w:rsid w:val="007C3778"/>
    <w:rsid w:val="007C3FB0"/>
    <w:rsid w:val="007C48BD"/>
    <w:rsid w:val="007C6EC8"/>
    <w:rsid w:val="007D02C4"/>
    <w:rsid w:val="007D092B"/>
    <w:rsid w:val="007D14FE"/>
    <w:rsid w:val="007D240C"/>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802049"/>
    <w:rsid w:val="00803755"/>
    <w:rsid w:val="00804ACB"/>
    <w:rsid w:val="00804B68"/>
    <w:rsid w:val="00804D23"/>
    <w:rsid w:val="008070BF"/>
    <w:rsid w:val="0080711D"/>
    <w:rsid w:val="008079C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47BC0"/>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1C44"/>
    <w:rsid w:val="00871D9C"/>
    <w:rsid w:val="008736A3"/>
    <w:rsid w:val="00876A6F"/>
    <w:rsid w:val="00876B9A"/>
    <w:rsid w:val="00876F3B"/>
    <w:rsid w:val="008827E1"/>
    <w:rsid w:val="00883B47"/>
    <w:rsid w:val="0088404C"/>
    <w:rsid w:val="008846B1"/>
    <w:rsid w:val="008852C0"/>
    <w:rsid w:val="008852D9"/>
    <w:rsid w:val="008852E9"/>
    <w:rsid w:val="008858D0"/>
    <w:rsid w:val="00886C0C"/>
    <w:rsid w:val="0088710B"/>
    <w:rsid w:val="00887A61"/>
    <w:rsid w:val="008907EC"/>
    <w:rsid w:val="00891E06"/>
    <w:rsid w:val="00893BD1"/>
    <w:rsid w:val="00895011"/>
    <w:rsid w:val="008957FC"/>
    <w:rsid w:val="008979D5"/>
    <w:rsid w:val="008A1C81"/>
    <w:rsid w:val="008A2B8E"/>
    <w:rsid w:val="008A2EBA"/>
    <w:rsid w:val="008A4CB4"/>
    <w:rsid w:val="008A530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47F5"/>
    <w:rsid w:val="008F5007"/>
    <w:rsid w:val="008F566E"/>
    <w:rsid w:val="008F639E"/>
    <w:rsid w:val="008F64FA"/>
    <w:rsid w:val="008F7AAF"/>
    <w:rsid w:val="00900701"/>
    <w:rsid w:val="00901103"/>
    <w:rsid w:val="00901F8F"/>
    <w:rsid w:val="009025DB"/>
    <w:rsid w:val="00902D14"/>
    <w:rsid w:val="00903809"/>
    <w:rsid w:val="00910432"/>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16B1"/>
    <w:rsid w:val="00931C4C"/>
    <w:rsid w:val="0093248C"/>
    <w:rsid w:val="00932669"/>
    <w:rsid w:val="00932A78"/>
    <w:rsid w:val="00933A88"/>
    <w:rsid w:val="00936255"/>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A7F55"/>
    <w:rsid w:val="009B1E5B"/>
    <w:rsid w:val="009B401A"/>
    <w:rsid w:val="009B402A"/>
    <w:rsid w:val="009B4043"/>
    <w:rsid w:val="009B456F"/>
    <w:rsid w:val="009B6361"/>
    <w:rsid w:val="009B710F"/>
    <w:rsid w:val="009B7335"/>
    <w:rsid w:val="009B7862"/>
    <w:rsid w:val="009C5F6F"/>
    <w:rsid w:val="009C66C0"/>
    <w:rsid w:val="009C6A7F"/>
    <w:rsid w:val="009C72F1"/>
    <w:rsid w:val="009D3010"/>
    <w:rsid w:val="009D34A7"/>
    <w:rsid w:val="009D589C"/>
    <w:rsid w:val="009E165F"/>
    <w:rsid w:val="009E1826"/>
    <w:rsid w:val="009E24BC"/>
    <w:rsid w:val="009E279C"/>
    <w:rsid w:val="009E47A4"/>
    <w:rsid w:val="009E66A7"/>
    <w:rsid w:val="009E725D"/>
    <w:rsid w:val="009F1A65"/>
    <w:rsid w:val="009F1E53"/>
    <w:rsid w:val="009F3D99"/>
    <w:rsid w:val="009F48B4"/>
    <w:rsid w:val="009F4E09"/>
    <w:rsid w:val="00A021F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1EA3"/>
    <w:rsid w:val="00A4437F"/>
    <w:rsid w:val="00A47AE0"/>
    <w:rsid w:val="00A51016"/>
    <w:rsid w:val="00A51660"/>
    <w:rsid w:val="00A525D1"/>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E0E"/>
    <w:rsid w:val="00A939F8"/>
    <w:rsid w:val="00A93E07"/>
    <w:rsid w:val="00A9423B"/>
    <w:rsid w:val="00A95176"/>
    <w:rsid w:val="00A96A6D"/>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6B0E"/>
    <w:rsid w:val="00AE0068"/>
    <w:rsid w:val="00AE05BA"/>
    <w:rsid w:val="00AE118C"/>
    <w:rsid w:val="00AE196D"/>
    <w:rsid w:val="00AE2AF6"/>
    <w:rsid w:val="00AE35F0"/>
    <w:rsid w:val="00AE3954"/>
    <w:rsid w:val="00AE4379"/>
    <w:rsid w:val="00AE4F95"/>
    <w:rsid w:val="00AE572E"/>
    <w:rsid w:val="00AE5A79"/>
    <w:rsid w:val="00AF0839"/>
    <w:rsid w:val="00AF1641"/>
    <w:rsid w:val="00AF21DA"/>
    <w:rsid w:val="00AF47A2"/>
    <w:rsid w:val="00AF49AA"/>
    <w:rsid w:val="00AF49E5"/>
    <w:rsid w:val="00AF612E"/>
    <w:rsid w:val="00AF6206"/>
    <w:rsid w:val="00AF76B2"/>
    <w:rsid w:val="00B03044"/>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5DDB"/>
    <w:rsid w:val="00B36722"/>
    <w:rsid w:val="00B3694D"/>
    <w:rsid w:val="00B400A5"/>
    <w:rsid w:val="00B448B8"/>
    <w:rsid w:val="00B44F40"/>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F1"/>
    <w:rsid w:val="00B81DA6"/>
    <w:rsid w:val="00B820B8"/>
    <w:rsid w:val="00B8534D"/>
    <w:rsid w:val="00B865A6"/>
    <w:rsid w:val="00B87194"/>
    <w:rsid w:val="00B91896"/>
    <w:rsid w:val="00B924B1"/>
    <w:rsid w:val="00B935C9"/>
    <w:rsid w:val="00B94DD9"/>
    <w:rsid w:val="00B96EC8"/>
    <w:rsid w:val="00B979B6"/>
    <w:rsid w:val="00BA3A9D"/>
    <w:rsid w:val="00BA4F6A"/>
    <w:rsid w:val="00BA517E"/>
    <w:rsid w:val="00BA61D0"/>
    <w:rsid w:val="00BA7A03"/>
    <w:rsid w:val="00BB112A"/>
    <w:rsid w:val="00BB1A5F"/>
    <w:rsid w:val="00BB3C1A"/>
    <w:rsid w:val="00BB4823"/>
    <w:rsid w:val="00BB49B4"/>
    <w:rsid w:val="00BB6132"/>
    <w:rsid w:val="00BB66E3"/>
    <w:rsid w:val="00BC1751"/>
    <w:rsid w:val="00BC1DEC"/>
    <w:rsid w:val="00BC2C6D"/>
    <w:rsid w:val="00BC408C"/>
    <w:rsid w:val="00BC4B34"/>
    <w:rsid w:val="00BC702D"/>
    <w:rsid w:val="00BD046B"/>
    <w:rsid w:val="00BD1093"/>
    <w:rsid w:val="00BD1460"/>
    <w:rsid w:val="00BD2D2E"/>
    <w:rsid w:val="00BD56BC"/>
    <w:rsid w:val="00BD6D4C"/>
    <w:rsid w:val="00BD7E43"/>
    <w:rsid w:val="00BE0AD0"/>
    <w:rsid w:val="00BE6866"/>
    <w:rsid w:val="00BF2779"/>
    <w:rsid w:val="00BF4441"/>
    <w:rsid w:val="00BF5A2D"/>
    <w:rsid w:val="00BF612F"/>
    <w:rsid w:val="00BF79F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4200"/>
    <w:rsid w:val="00C2707E"/>
    <w:rsid w:val="00C27639"/>
    <w:rsid w:val="00C27D03"/>
    <w:rsid w:val="00C27D2D"/>
    <w:rsid w:val="00C33D10"/>
    <w:rsid w:val="00C36D8B"/>
    <w:rsid w:val="00C37BC0"/>
    <w:rsid w:val="00C4101B"/>
    <w:rsid w:val="00C43853"/>
    <w:rsid w:val="00C43868"/>
    <w:rsid w:val="00C44285"/>
    <w:rsid w:val="00C453E5"/>
    <w:rsid w:val="00C45E1F"/>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5F11"/>
    <w:rsid w:val="00C862F1"/>
    <w:rsid w:val="00C86653"/>
    <w:rsid w:val="00C875C4"/>
    <w:rsid w:val="00C914A8"/>
    <w:rsid w:val="00C921CA"/>
    <w:rsid w:val="00C925FD"/>
    <w:rsid w:val="00C94BC3"/>
    <w:rsid w:val="00C952F1"/>
    <w:rsid w:val="00CA4494"/>
    <w:rsid w:val="00CA61D3"/>
    <w:rsid w:val="00CA6A2A"/>
    <w:rsid w:val="00CB0699"/>
    <w:rsid w:val="00CB12F3"/>
    <w:rsid w:val="00CB1458"/>
    <w:rsid w:val="00CB2609"/>
    <w:rsid w:val="00CB3707"/>
    <w:rsid w:val="00CB3785"/>
    <w:rsid w:val="00CB4FBD"/>
    <w:rsid w:val="00CB580D"/>
    <w:rsid w:val="00CB5D25"/>
    <w:rsid w:val="00CB5D80"/>
    <w:rsid w:val="00CB661A"/>
    <w:rsid w:val="00CC0096"/>
    <w:rsid w:val="00CC287E"/>
    <w:rsid w:val="00CC3958"/>
    <w:rsid w:val="00CC3D34"/>
    <w:rsid w:val="00CC403D"/>
    <w:rsid w:val="00CC47D6"/>
    <w:rsid w:val="00CC56BD"/>
    <w:rsid w:val="00CC6314"/>
    <w:rsid w:val="00CC65E6"/>
    <w:rsid w:val="00CD004D"/>
    <w:rsid w:val="00CD11B5"/>
    <w:rsid w:val="00CD2EDB"/>
    <w:rsid w:val="00CD49E5"/>
    <w:rsid w:val="00CD4AE4"/>
    <w:rsid w:val="00CD4E80"/>
    <w:rsid w:val="00CD59D5"/>
    <w:rsid w:val="00CD5EFD"/>
    <w:rsid w:val="00CD706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01CF7"/>
    <w:rsid w:val="00D10281"/>
    <w:rsid w:val="00D11308"/>
    <w:rsid w:val="00D17760"/>
    <w:rsid w:val="00D17B64"/>
    <w:rsid w:val="00D20687"/>
    <w:rsid w:val="00D208FE"/>
    <w:rsid w:val="00D23611"/>
    <w:rsid w:val="00D23E95"/>
    <w:rsid w:val="00D30CCF"/>
    <w:rsid w:val="00D34B0E"/>
    <w:rsid w:val="00D3540C"/>
    <w:rsid w:val="00D37D3B"/>
    <w:rsid w:val="00D40CE2"/>
    <w:rsid w:val="00D43329"/>
    <w:rsid w:val="00D43722"/>
    <w:rsid w:val="00D45838"/>
    <w:rsid w:val="00D54123"/>
    <w:rsid w:val="00D54966"/>
    <w:rsid w:val="00D56814"/>
    <w:rsid w:val="00D57CC6"/>
    <w:rsid w:val="00D6030F"/>
    <w:rsid w:val="00D62095"/>
    <w:rsid w:val="00D64707"/>
    <w:rsid w:val="00D64A3F"/>
    <w:rsid w:val="00D64BB9"/>
    <w:rsid w:val="00D66581"/>
    <w:rsid w:val="00D6661B"/>
    <w:rsid w:val="00D67CCB"/>
    <w:rsid w:val="00D7094A"/>
    <w:rsid w:val="00D722D0"/>
    <w:rsid w:val="00D7298F"/>
    <w:rsid w:val="00D73C5B"/>
    <w:rsid w:val="00D74AD5"/>
    <w:rsid w:val="00D74AE5"/>
    <w:rsid w:val="00D75B0B"/>
    <w:rsid w:val="00D761C5"/>
    <w:rsid w:val="00D80908"/>
    <w:rsid w:val="00D80F83"/>
    <w:rsid w:val="00D824C5"/>
    <w:rsid w:val="00D84B3A"/>
    <w:rsid w:val="00D85E46"/>
    <w:rsid w:val="00D866E3"/>
    <w:rsid w:val="00D86879"/>
    <w:rsid w:val="00D86B2C"/>
    <w:rsid w:val="00D875B4"/>
    <w:rsid w:val="00D915F1"/>
    <w:rsid w:val="00D91EC1"/>
    <w:rsid w:val="00D927C6"/>
    <w:rsid w:val="00D929D4"/>
    <w:rsid w:val="00D92E77"/>
    <w:rsid w:val="00D933F6"/>
    <w:rsid w:val="00D936D7"/>
    <w:rsid w:val="00D94838"/>
    <w:rsid w:val="00D97EC1"/>
    <w:rsid w:val="00DA0F26"/>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31EB"/>
    <w:rsid w:val="00DE3A87"/>
    <w:rsid w:val="00DE435C"/>
    <w:rsid w:val="00DE58BF"/>
    <w:rsid w:val="00DF011F"/>
    <w:rsid w:val="00DF0D44"/>
    <w:rsid w:val="00DF5775"/>
    <w:rsid w:val="00DF60DD"/>
    <w:rsid w:val="00E011D6"/>
    <w:rsid w:val="00E02AED"/>
    <w:rsid w:val="00E02B11"/>
    <w:rsid w:val="00E03130"/>
    <w:rsid w:val="00E03D77"/>
    <w:rsid w:val="00E04296"/>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7B10"/>
    <w:rsid w:val="00E30291"/>
    <w:rsid w:val="00E33E0A"/>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DC2"/>
    <w:rsid w:val="00E65FCE"/>
    <w:rsid w:val="00E672B9"/>
    <w:rsid w:val="00E676F1"/>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97DA7"/>
    <w:rsid w:val="00EA0E72"/>
    <w:rsid w:val="00EA15E6"/>
    <w:rsid w:val="00EA1FCF"/>
    <w:rsid w:val="00EA2FAD"/>
    <w:rsid w:val="00EA3AA2"/>
    <w:rsid w:val="00EA4125"/>
    <w:rsid w:val="00EA461E"/>
    <w:rsid w:val="00EA6225"/>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1528"/>
    <w:rsid w:val="00EF2578"/>
    <w:rsid w:val="00EF49A8"/>
    <w:rsid w:val="00EF519A"/>
    <w:rsid w:val="00EF6036"/>
    <w:rsid w:val="00EF7009"/>
    <w:rsid w:val="00F00F8A"/>
    <w:rsid w:val="00F02E06"/>
    <w:rsid w:val="00F06A53"/>
    <w:rsid w:val="00F07A4B"/>
    <w:rsid w:val="00F11C00"/>
    <w:rsid w:val="00F11D07"/>
    <w:rsid w:val="00F1684A"/>
    <w:rsid w:val="00F17967"/>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723FF"/>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7091"/>
    <w:rsid w:val="00FD72D3"/>
    <w:rsid w:val="00FD7F52"/>
    <w:rsid w:val="00FE1677"/>
    <w:rsid w:val="00FE206C"/>
    <w:rsid w:val="00FE65D7"/>
    <w:rsid w:val="00FE666A"/>
    <w:rsid w:val="00FE7532"/>
    <w:rsid w:val="00FF20BB"/>
    <w:rsid w:val="00FF6691"/>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5.png"/><Relationship Id="rId42" Type="http://schemas.openxmlformats.org/officeDocument/2006/relationships/image" Target="media/image20.jpeg"/><Relationship Id="rId63" Type="http://schemas.openxmlformats.org/officeDocument/2006/relationships/header" Target="header13.xml"/><Relationship Id="rId84" Type="http://schemas.openxmlformats.org/officeDocument/2006/relationships/image" Target="media/image59.png"/><Relationship Id="rId138" Type="http://schemas.openxmlformats.org/officeDocument/2006/relationships/image" Target="media/image108.png"/><Relationship Id="rId159" Type="http://schemas.openxmlformats.org/officeDocument/2006/relationships/header" Target="header25.xml"/><Relationship Id="rId170" Type="http://schemas.openxmlformats.org/officeDocument/2006/relationships/hyperlink" Target="http://www.liunet.edu/cwis/cwp/library/workshop/citmla.htm" TargetMode="External"/><Relationship Id="rId191" Type="http://schemas.openxmlformats.org/officeDocument/2006/relationships/hyperlink" Target="https://thenewstack.io/10-diy-development-boards-iot-prototyping/" TargetMode="External"/><Relationship Id="rId205" Type="http://schemas.openxmlformats.org/officeDocument/2006/relationships/theme" Target="theme/theme1.xm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image" Target="media/image99.png"/><Relationship Id="rId149" Type="http://schemas.openxmlformats.org/officeDocument/2006/relationships/image" Target="media/image116.png"/><Relationship Id="rId5" Type="http://schemas.openxmlformats.org/officeDocument/2006/relationships/webSettings" Target="webSettings.xml"/><Relationship Id="rId95" Type="http://schemas.openxmlformats.org/officeDocument/2006/relationships/hyperlink" Target="https://github.com/TheThingsNetwork/java-app-sdk" TargetMode="External"/><Relationship Id="rId160" Type="http://schemas.openxmlformats.org/officeDocument/2006/relationships/header" Target="header26.xml"/><Relationship Id="rId181" Type="http://schemas.openxmlformats.org/officeDocument/2006/relationships/hyperlink" Target="http://www.steves-internet-guide.com/mqtt-works/" TargetMode="External"/><Relationship Id="rId22"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3" Type="http://schemas.openxmlformats.org/officeDocument/2006/relationships/image" Target="media/image21.jpeg"/><Relationship Id="rId64" Type="http://schemas.openxmlformats.org/officeDocument/2006/relationships/header" Target="header14.xml"/><Relationship Id="rId118" Type="http://schemas.openxmlformats.org/officeDocument/2006/relationships/image" Target="media/image90.png"/><Relationship Id="rId139" Type="http://schemas.openxmlformats.org/officeDocument/2006/relationships/image" Target="media/image109.png"/><Relationship Id="rId85" Type="http://schemas.openxmlformats.org/officeDocument/2006/relationships/image" Target="media/image60.png"/><Relationship Id="rId150" Type="http://schemas.openxmlformats.org/officeDocument/2006/relationships/image" Target="media/image117.png"/><Relationship Id="rId171" Type="http://schemas.openxmlformats.org/officeDocument/2006/relationships/hyperlink" Target="http://www.nlm.nih.gov" TargetMode="External"/><Relationship Id="rId192" Type="http://schemas.openxmlformats.org/officeDocument/2006/relationships/hyperlink" Target="https://naylampmechatronics.com/blog/18_Tutorial-M%C3%B3dulo-GPS-con-Arduino.html" TargetMode="External"/><Relationship Id="rId12" Type="http://schemas.openxmlformats.org/officeDocument/2006/relationships/image" Target="media/image2.png"/><Relationship Id="rId33" Type="http://schemas.openxmlformats.org/officeDocument/2006/relationships/image" Target="media/image15.png"/><Relationship Id="rId108" Type="http://schemas.openxmlformats.org/officeDocument/2006/relationships/image" Target="media/image80.png"/><Relationship Id="rId129" Type="http://schemas.openxmlformats.org/officeDocument/2006/relationships/image" Target="media/image100.png"/><Relationship Id="rId54" Type="http://schemas.openxmlformats.org/officeDocument/2006/relationships/image" Target="media/image32.png"/><Relationship Id="rId75" Type="http://schemas.openxmlformats.org/officeDocument/2006/relationships/image" Target="media/image50.png"/><Relationship Id="rId96" Type="http://schemas.openxmlformats.org/officeDocument/2006/relationships/image" Target="media/image68.png"/><Relationship Id="rId140" Type="http://schemas.openxmlformats.org/officeDocument/2006/relationships/image" Target="media/image110.png"/><Relationship Id="rId161" Type="http://schemas.openxmlformats.org/officeDocument/2006/relationships/header" Target="header27.xml"/><Relationship Id="rId182" Type="http://schemas.openxmlformats.org/officeDocument/2006/relationships/hyperlink" Target="https://www.dragino.com/about/about.html" TargetMode="External"/><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91.png"/><Relationship Id="rId44" Type="http://schemas.openxmlformats.org/officeDocument/2006/relationships/image" Target="media/image22.png"/><Relationship Id="rId65" Type="http://schemas.openxmlformats.org/officeDocument/2006/relationships/header" Target="header15.xml"/><Relationship Id="rId86" Type="http://schemas.openxmlformats.org/officeDocument/2006/relationships/image" Target="media/image61.png"/><Relationship Id="rId130" Type="http://schemas.openxmlformats.org/officeDocument/2006/relationships/image" Target="media/image101.png"/><Relationship Id="rId151" Type="http://schemas.openxmlformats.org/officeDocument/2006/relationships/image" Target="media/image118.png"/><Relationship Id="rId172" Type="http://schemas.openxmlformats.org/officeDocument/2006/relationships/hyperlink" Target="http://www.nlm.nih.gov/pubs/formats/recommendedformats.html" TargetMode="External"/><Relationship Id="rId193" Type="http://schemas.openxmlformats.org/officeDocument/2006/relationships/hyperlink" Target="https://owasp.org/about/" TargetMode="External"/><Relationship Id="rId13" Type="http://schemas.openxmlformats.org/officeDocument/2006/relationships/image" Target="media/image3.png"/><Relationship Id="rId109" Type="http://schemas.openxmlformats.org/officeDocument/2006/relationships/image" Target="media/image81.png"/><Relationship Id="rId34" Type="http://schemas.openxmlformats.org/officeDocument/2006/relationships/image" Target="media/image16.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1.png"/><Relationship Id="rId7" Type="http://schemas.openxmlformats.org/officeDocument/2006/relationships/endnotes" Target="endnotes.xml"/><Relationship Id="rId162" Type="http://schemas.openxmlformats.org/officeDocument/2006/relationships/hyperlink" Target="http://healthlinks.washington.edu/hsl/styleguides/ama.htm" TargetMode="External"/><Relationship Id="rId183" Type="http://schemas.openxmlformats.org/officeDocument/2006/relationships/hyperlink" Target="https://www.dragino.com/products/lora-lorawan-end-node/item/161-ldds75.html" TargetMode="External"/><Relationship Id="rId24" Type="http://schemas.openxmlformats.org/officeDocument/2006/relationships/hyperlink" Target="http://www.apache.org/licenses/LICENSE-2.0" TargetMode="External"/><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2.png"/><Relationship Id="rId136" Type="http://schemas.openxmlformats.org/officeDocument/2006/relationships/image" Target="media/image106.png"/><Relationship Id="rId157" Type="http://schemas.openxmlformats.org/officeDocument/2006/relationships/header" Target="header23.xml"/><Relationship Id="rId178" Type="http://schemas.openxmlformats.org/officeDocument/2006/relationships/hyperlink" Target="http://www.fisterra.com/recursos_web/mbe/vancouver.asp" TargetMode="External"/><Relationship Id="rId61" Type="http://schemas.openxmlformats.org/officeDocument/2006/relationships/image" Target="media/image39.png"/><Relationship Id="rId82" Type="http://schemas.openxmlformats.org/officeDocument/2006/relationships/image" Target="media/image57.png"/><Relationship Id="rId152" Type="http://schemas.openxmlformats.org/officeDocument/2006/relationships/image" Target="media/image119.png"/><Relationship Id="rId173" Type="http://schemas.openxmlformats.org/officeDocument/2006/relationships/hyperlink" Target="http://www.chicagomanualofstyle.org/" TargetMode="External"/><Relationship Id="rId194" Type="http://schemas.openxmlformats.org/officeDocument/2006/relationships/hyperlink" Target="https://www.newieventures.com.au/blogtext/2018/2/26/lorawan-otaa-or-abp" TargetMode="External"/><Relationship Id="rId199" Type="http://schemas.openxmlformats.org/officeDocument/2006/relationships/hyperlink" Target="https://www.arduino.cc/en/Guide/Introduction" TargetMode="External"/><Relationship Id="rId203" Type="http://schemas.openxmlformats.org/officeDocument/2006/relationships/header" Target="header29.xml"/><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jpe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jpeg"/><Relationship Id="rId126" Type="http://schemas.openxmlformats.org/officeDocument/2006/relationships/image" Target="media/image97.png"/><Relationship Id="rId147" Type="http://schemas.openxmlformats.org/officeDocument/2006/relationships/header" Target="header18.xml"/><Relationship Id="rId168" Type="http://schemas.openxmlformats.org/officeDocument/2006/relationships/hyperlink" Target="http://www.mla.org/"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2.png"/><Relationship Id="rId163" Type="http://schemas.openxmlformats.org/officeDocument/2006/relationships/hyperlink" Target="http://www.liunet.edu/cwis/cwp/library/workshop/citama.htm" TargetMode="External"/><Relationship Id="rId184" Type="http://schemas.openxmlformats.org/officeDocument/2006/relationships/hyperlink" Target="https://www.dragino.com/products/lora-lorawan-gateway/item/135-lg02.html" TargetMode="External"/><Relationship Id="rId189" Type="http://schemas.openxmlformats.org/officeDocument/2006/relationships/hyperlink" Target="http://www.lilygo.cn/about.aspx?TypeId=1&amp;FId=t1:1:1" TargetMode="External"/><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4.pn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image" Target="media/image107.png"/><Relationship Id="rId158" Type="http://schemas.openxmlformats.org/officeDocument/2006/relationships/header" Target="header24.xml"/><Relationship Id="rId20" Type="http://schemas.openxmlformats.org/officeDocument/2006/relationships/image" Target="media/image4.png"/><Relationship Id="rId41" Type="http://schemas.openxmlformats.org/officeDocument/2006/relationships/image" Target="media/image19.jpeg"/><Relationship Id="rId62" Type="http://schemas.openxmlformats.org/officeDocument/2006/relationships/image" Target="media/image40.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image" Target="media/image103.png"/><Relationship Id="rId153" Type="http://schemas.openxmlformats.org/officeDocument/2006/relationships/header" Target="header19.xml"/><Relationship Id="rId174" Type="http://schemas.openxmlformats.org/officeDocument/2006/relationships/hyperlink" Target="http://www.bedfordstmartins.com/hacker/resdoc/history/footnotes.htm" TargetMode="External"/><Relationship Id="rId179" Type="http://schemas.openxmlformats.org/officeDocument/2006/relationships/hyperlink" Target="https://store.arduino.cc/arduino-uno-rev3" TargetMode="External"/><Relationship Id="rId195" Type="http://schemas.openxmlformats.org/officeDocument/2006/relationships/hyperlink" Target="https://ecoinventos.com/suecia-recicla-un-asombroso-99-de-su-basura/" TargetMode="External"/><Relationship Id="rId190" Type="http://schemas.openxmlformats.org/officeDocument/2006/relationships/hyperlink" Target="https://owasp.org/www-project-internet-of-things/" TargetMode="External"/><Relationship Id="rId204" Type="http://schemas.openxmlformats.org/officeDocument/2006/relationships/fontTable" Target="fontTable.xml"/><Relationship Id="rId15" Type="http://schemas.openxmlformats.org/officeDocument/2006/relationships/header" Target="header5.xml"/><Relationship Id="rId36" Type="http://schemas.openxmlformats.org/officeDocument/2006/relationships/header" Target="header10.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github.com/xetorthio/kmeans" TargetMode="External"/><Relationship Id="rId143" Type="http://schemas.openxmlformats.org/officeDocument/2006/relationships/image" Target="media/image113.png"/><Relationship Id="rId148" Type="http://schemas.openxmlformats.org/officeDocument/2006/relationships/image" Target="media/image115.png"/><Relationship Id="rId164" Type="http://schemas.openxmlformats.org/officeDocument/2006/relationships/hyperlink" Target="http://www.apastyle.org/" TargetMode="External"/><Relationship Id="rId169" Type="http://schemas.openxmlformats.org/officeDocument/2006/relationships/hyperlink" Target="http://biblioteca.udg.es/info_general/Guies/Cites/MLA.asp" TargetMode="External"/><Relationship Id="rId185" Type="http://schemas.openxmlformats.org/officeDocument/2006/relationships/hyperlink" Target="https://doi.org/10.1016/j.scs.2019.101488" TargetMode="Externa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yperlink" Target="https://dzone.com/articles/coap-protocol-step-by-step-guide" TargetMode="Externa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4.png"/><Relationship Id="rId133" Type="http://schemas.openxmlformats.org/officeDocument/2006/relationships/hyperlink" Target="https://flutter.dev/docs/get-started/codelab" TargetMode="External"/><Relationship Id="rId154" Type="http://schemas.openxmlformats.org/officeDocument/2006/relationships/header" Target="header20.xml"/><Relationship Id="rId175" Type="http://schemas.openxmlformats.org/officeDocument/2006/relationships/hyperlink" Target="http://www.bedfordstmartins.com/online/cite7.html" TargetMode="External"/><Relationship Id="rId196" Type="http://schemas.openxmlformats.org/officeDocument/2006/relationships/hyperlink" Target="https://medium.com/pruebas-de-laboratorio-de-la-modulaci%C3%B3n-lora/modulaci%C3%B3n-lora-4ad74cabd59e" TargetMode="External"/><Relationship Id="rId200" Type="http://schemas.openxmlformats.org/officeDocument/2006/relationships/hyperlink" Target="https://www.elespectador.com/noticias/bogota/listos-los-contenedores-solo-falta-saber-donde-ubicarlos/" TargetMode="External"/><Relationship Id="rId16" Type="http://schemas.openxmlformats.org/officeDocument/2006/relationships/header" Target="header6.xml"/><Relationship Id="rId37" Type="http://schemas.openxmlformats.org/officeDocument/2006/relationships/header" Target="header11.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hyperlink" Target="https://mosquitto.org/download/" TargetMode="External"/><Relationship Id="rId165" Type="http://schemas.openxmlformats.org/officeDocument/2006/relationships/hyperlink" Target="http://biblioteca.udg.es/info_general/Guies/Cites/citar_llibres.asp" TargetMode="External"/><Relationship Id="rId186" Type="http://schemas.openxmlformats.org/officeDocument/2006/relationships/hyperlink" Target="https://bl.ocks.org/rpgove/0060ff3b656618e9136b" TargetMode="External"/><Relationship Id="rId27" Type="http://schemas.openxmlformats.org/officeDocument/2006/relationships/image" Target="media/image9.png"/><Relationship Id="rId48" Type="http://schemas.openxmlformats.org/officeDocument/2006/relationships/image" Target="media/image26.jpe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image" Target="media/image104.png"/><Relationship Id="rId80" Type="http://schemas.openxmlformats.org/officeDocument/2006/relationships/image" Target="media/image55.png"/><Relationship Id="rId155" Type="http://schemas.openxmlformats.org/officeDocument/2006/relationships/header" Target="header21.xml"/><Relationship Id="rId176" Type="http://schemas.openxmlformats.org/officeDocument/2006/relationships/hyperlink" Target="http://www.liunet.edu/cwis/cwp/library/workshop/citchi.htm" TargetMode="External"/><Relationship Id="rId197" Type="http://schemas.openxmlformats.org/officeDocument/2006/relationships/hyperlink" Target="http://concejodebogota.gov.co/bogota-produce-6-300-toneladas-de-basura-al-dia/cbogota/2018-09-03/134429.php" TargetMode="External"/><Relationship Id="rId201" Type="http://schemas.openxmlformats.org/officeDocument/2006/relationships/image" Target="media/image120.jpeg"/><Relationship Id="rId17" Type="http://schemas.openxmlformats.org/officeDocument/2006/relationships/header" Target="header7.xml"/><Relationship Id="rId38" Type="http://schemas.openxmlformats.org/officeDocument/2006/relationships/header" Target="header12.xml"/><Relationship Id="rId59" Type="http://schemas.openxmlformats.org/officeDocument/2006/relationships/image" Target="media/image37.png"/><Relationship Id="rId103" Type="http://schemas.openxmlformats.org/officeDocument/2006/relationships/image" Target="media/image75.png"/><Relationship Id="rId124" Type="http://schemas.openxmlformats.org/officeDocument/2006/relationships/image" Target="media/image95.jpeg"/><Relationship Id="rId70" Type="http://schemas.openxmlformats.org/officeDocument/2006/relationships/image" Target="media/image45.png"/><Relationship Id="rId91" Type="http://schemas.openxmlformats.org/officeDocument/2006/relationships/hyperlink" Target="https://console.thethingsnetwork.org/mqtt-ca.pem" TargetMode="External"/><Relationship Id="rId145" Type="http://schemas.openxmlformats.org/officeDocument/2006/relationships/header" Target="header16.xml"/><Relationship Id="rId166" Type="http://schemas.openxmlformats.org/officeDocument/2006/relationships/hyperlink" Target="http://www.liunet.edu/cwis/cwp/library/workshop/citapa.htm" TargetMode="External"/><Relationship Id="rId187" Type="http://schemas.openxmlformats.org/officeDocument/2006/relationships/hyperlink" Target="https://www.hwlibre.com/mqtt/" TargetMode="External"/><Relationship Id="rId1" Type="http://schemas.openxmlformats.org/officeDocument/2006/relationships/customXml" Target="../customXml/item1.xml"/><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60" Type="http://schemas.openxmlformats.org/officeDocument/2006/relationships/image" Target="media/image38.png"/><Relationship Id="rId81" Type="http://schemas.openxmlformats.org/officeDocument/2006/relationships/image" Target="media/image56.png"/><Relationship Id="rId135" Type="http://schemas.openxmlformats.org/officeDocument/2006/relationships/image" Target="media/image105.png"/><Relationship Id="rId156" Type="http://schemas.openxmlformats.org/officeDocument/2006/relationships/header" Target="header22.xml"/><Relationship Id="rId177" Type="http://schemas.openxmlformats.org/officeDocument/2006/relationships/hyperlink" Target="http://www." TargetMode="External"/><Relationship Id="rId198" Type="http://schemas.openxmlformats.org/officeDocument/2006/relationships/hyperlink" Target="http://alexvolov.com/2016/06/amqp/" TargetMode="External"/><Relationship Id="rId202" Type="http://schemas.openxmlformats.org/officeDocument/2006/relationships/header" Target="header28.xml"/><Relationship Id="rId18" Type="http://schemas.openxmlformats.org/officeDocument/2006/relationships/header" Target="header8.xml"/><Relationship Id="rId39" Type="http://schemas.openxmlformats.org/officeDocument/2006/relationships/footer" Target="footer1.xml"/><Relationship Id="rId50" Type="http://schemas.openxmlformats.org/officeDocument/2006/relationships/image" Target="media/image28.png"/><Relationship Id="rId104" Type="http://schemas.openxmlformats.org/officeDocument/2006/relationships/image" Target="media/image76.png"/><Relationship Id="rId125" Type="http://schemas.openxmlformats.org/officeDocument/2006/relationships/image" Target="media/image96.png"/><Relationship Id="rId146" Type="http://schemas.openxmlformats.org/officeDocument/2006/relationships/header" Target="header17.xml"/><Relationship Id="rId167" Type="http://schemas.openxmlformats.org/officeDocument/2006/relationships/hyperlink" Target="http://libweb.anglia.ac.uk/referencing/harvard.htm" TargetMode="External"/><Relationship Id="rId188" Type="http://schemas.openxmlformats.org/officeDocument/2006/relationships/hyperlink" Target="https://www.ideca.gov.co/buscador?topic=All&amp;metadata=All&amp;newest=All&amp;entity=All&amp;resource=All&amp;content_type=map&amp;res=true" TargetMode="External"/><Relationship Id="rId71" Type="http://schemas.openxmlformats.org/officeDocument/2006/relationships/image" Target="media/image46.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E99EEC-3ACE-4882-AC18-B969DE481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9</TotalTime>
  <Pages>155</Pages>
  <Words>45089</Words>
  <Characters>247993</Characters>
  <Application>Microsoft Office Word</Application>
  <DocSecurity>0</DocSecurity>
  <Lines>2066</Lines>
  <Paragraphs>584</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292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290</cp:revision>
  <cp:lastPrinted>2020-06-05T19:45:00Z</cp:lastPrinted>
  <dcterms:created xsi:type="dcterms:W3CDTF">2020-06-05T17:10:00Z</dcterms:created>
  <dcterms:modified xsi:type="dcterms:W3CDTF">2021-01-0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